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58C8D73E" w:rsidR="007416CC" w:rsidDel="00683F8C" w:rsidRDefault="00684C93" w:rsidP="007416CC">
      <w:pPr>
        <w:spacing w:line="480" w:lineRule="auto"/>
        <w:rPr>
          <w:del w:id="0" w:author="Lewis Barnett" w:date="2020-06-16T16:32:00Z"/>
          <w:b/>
        </w:rPr>
      </w:pPr>
      <w:ins w:id="1" w:author="Lewis Barnett" w:date="2020-06-16T14:54:00Z">
        <w:r>
          <w:rPr>
            <w:b/>
          </w:rPr>
          <w:t xml:space="preserve">A novel spatiotemporal model </w:t>
        </w:r>
      </w:ins>
      <w:ins w:id="2" w:author="Lewis Barnett" w:date="2020-06-16T14:59:00Z">
        <w:r>
          <w:rPr>
            <w:b/>
          </w:rPr>
          <w:t>improves</w:t>
        </w:r>
      </w:ins>
      <w:ins w:id="3" w:author="Lewis Barnett" w:date="2020-06-16T14:54:00Z">
        <w:r>
          <w:rPr>
            <w:b/>
          </w:rPr>
          <w:t xml:space="preserve"> interpretation of species distribution change </w:t>
        </w:r>
      </w:ins>
      <w:ins w:id="4" w:author="Lewis Barnett" w:date="2020-06-16T15:01:00Z">
        <w:r>
          <w:rPr>
            <w:b/>
          </w:rPr>
          <w:t>by revealing</w:t>
        </w:r>
      </w:ins>
      <w:ins w:id="5" w:author="Lewis Barnett" w:date="2020-06-16T14:59:00Z">
        <w:r>
          <w:rPr>
            <w:b/>
          </w:rPr>
          <w:t xml:space="preserve"> </w:t>
        </w:r>
      </w:ins>
      <w:ins w:id="6" w:author="Lewis Barnett" w:date="2020-06-16T15:02:00Z">
        <w:r>
          <w:rPr>
            <w:b/>
          </w:rPr>
          <w:t>trends across spatial scales</w:t>
        </w:r>
      </w:ins>
      <w:del w:id="7" w:author="Lewis Barnett" w:date="2020-06-16T14:55:00Z">
        <w:r w:rsidR="001E5656" w:rsidDel="00684C93">
          <w:rPr>
            <w:b/>
          </w:rPr>
          <w:delText>Comparing metrics of species distribution change</w:delText>
        </w:r>
      </w:del>
      <w:del w:id="8" w:author="Lewis Barnett" w:date="2020-06-16T14:56:00Z">
        <w:r w:rsidR="001E5656" w:rsidDel="00684C93">
          <w:rPr>
            <w:b/>
          </w:rPr>
          <w:delText xml:space="preserve"> across spatial scales with spatiotemporal models</w:delText>
        </w:r>
      </w:del>
    </w:p>
    <w:p w14:paraId="3290417E" w14:textId="1FE9F7B6" w:rsidR="007416CC" w:rsidDel="00683F8C" w:rsidRDefault="007416CC" w:rsidP="007416CC">
      <w:pPr>
        <w:spacing w:line="480" w:lineRule="auto"/>
        <w:rPr>
          <w:del w:id="9" w:author="Lewis Barnett" w:date="2020-06-16T16:31:00Z"/>
          <w:b/>
        </w:rPr>
      </w:pPr>
    </w:p>
    <w:p w14:paraId="4447FDF5" w14:textId="644B04BD" w:rsidR="00683F8C" w:rsidRDefault="00683F8C">
      <w:pPr>
        <w:spacing w:line="480" w:lineRule="auto"/>
        <w:rPr>
          <w:ins w:id="10" w:author="Lewis Barnett" w:date="2020-06-16T16:31:00Z"/>
          <w:b/>
        </w:rPr>
        <w:pPrChange w:id="11" w:author="Lewis Barnett" w:date="2020-06-16T16:32:00Z">
          <w:pPr>
            <w:spacing w:after="160" w:line="259" w:lineRule="auto"/>
          </w:pPr>
        </w:pPrChange>
      </w:pPr>
      <w:ins w:id="12" w:author="Lewis Barnett" w:date="2020-06-16T16:31:00Z">
        <w:r>
          <w:rPr>
            <w:b/>
          </w:rPr>
          <w:br w:type="page"/>
        </w:r>
      </w:ins>
    </w:p>
    <w:p w14:paraId="7A21F947" w14:textId="207BB128" w:rsidR="00F74DB4" w:rsidRPr="007416CC" w:rsidRDefault="00F74DB4" w:rsidP="007416CC">
      <w:pPr>
        <w:spacing w:line="480" w:lineRule="auto"/>
        <w:rPr>
          <w:b/>
        </w:rPr>
      </w:pPr>
      <w:r>
        <w:rPr>
          <w:b/>
        </w:rPr>
        <w:lastRenderedPageBreak/>
        <w:t>Abstract</w:t>
      </w:r>
    </w:p>
    <w:p w14:paraId="528A25CD" w14:textId="6008E4B0"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w:t>
      </w:r>
      <w:ins w:id="13" w:author="Lewis.Barnett" w:date="2020-06-23T14:51:00Z">
        <w:r w:rsidR="00087449">
          <w:t>ly explicit</w:t>
        </w:r>
      </w:ins>
      <w:ins w:id="14" w:author="Lewis.Barnett" w:date="2020-06-23T14:52:00Z">
        <w:r w:rsidR="00087449">
          <w:t xml:space="preserve"> temporal</w:t>
        </w:r>
      </w:ins>
      <w:r w:rsidRPr="00856D17">
        <w:t xml:space="preserve"> trend</w:t>
      </w:r>
      <w:ins w:id="15" w:author="Lewis.Barnett" w:date="2020-06-23T14:52:00Z">
        <w:r w:rsidR="00087449">
          <w:t xml:space="preserve"> (i.e., local trend)</w:t>
        </w:r>
      </w:ins>
      <w:r w:rsidRPr="00856D17">
        <w:t>,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w:t>
      </w:r>
      <w:del w:id="16" w:author="Lewis.Barnett" w:date="2020-06-23T14:53:00Z">
        <w:r w:rsidRPr="00856D17" w:rsidDel="00087449">
          <w:delText xml:space="preserve">explicitly </w:delText>
        </w:r>
      </w:del>
      <w:r w:rsidRPr="00856D17">
        <w:t xml:space="preserve">accounting for </w:t>
      </w:r>
      <w:del w:id="17" w:author="Lewis.Barnett" w:date="2020-06-23T14:54:00Z">
        <w:r w:rsidRPr="00856D17" w:rsidDel="00087449">
          <w:delText xml:space="preserve">a </w:delText>
        </w:r>
      </w:del>
      <w:del w:id="18" w:author="Lewis.Barnett" w:date="2020-06-23T14:53:00Z">
        <w:r w:rsidRPr="00856D17" w:rsidDel="00087449">
          <w:delText xml:space="preserve">spatial </w:delText>
        </w:r>
      </w:del>
      <w:ins w:id="19" w:author="Lewis.Barnett" w:date="2020-06-23T14:53:00Z">
        <w:r w:rsidR="00087449">
          <w:t>local</w:t>
        </w:r>
        <w:r w:rsidR="00087449" w:rsidRPr="00856D17">
          <w:t xml:space="preserve"> </w:t>
        </w:r>
      </w:ins>
      <w:r w:rsidRPr="00856D17">
        <w:t>trend</w:t>
      </w:r>
      <w:ins w:id="20" w:author="Lewis.Barnett" w:date="2020-06-23T14:54:00Z">
        <w:r w:rsidR="00087449">
          <w:t>s</w:t>
        </w:r>
      </w:ins>
      <w:r w:rsidRPr="00856D17">
        <w:t xml:space="preserve"> is justified in 17 </w:t>
      </w:r>
      <w:r>
        <w:t>of</w:t>
      </w:r>
      <w:r w:rsidRPr="00856D17">
        <w:t xml:space="preserve"> 19 cases. In addition to making </w:t>
      </w:r>
      <w:r w:rsidR="0086601C">
        <w:t>more parsimonious and accurate</w:t>
      </w:r>
      <w:r w:rsidRPr="00856D17">
        <w:t xml:space="preserve"> predictions, we illustrate how estimated spatial fields (trend, intercept) from the </w:t>
      </w:r>
      <w:del w:id="21" w:author="Lewis.Barnett" w:date="2020-06-23T14:54:00Z">
        <w:r w:rsidRPr="00856D17" w:rsidDel="00087449">
          <w:delText xml:space="preserve">spatial </w:delText>
        </w:r>
      </w:del>
      <w:ins w:id="22" w:author="Lewis.Barnett" w:date="2020-06-23T14:54:00Z">
        <w:r w:rsidR="00087449">
          <w:t>local</w:t>
        </w:r>
        <w:r w:rsidR="00087449" w:rsidRPr="00856D17">
          <w:t xml:space="preserve"> </w:t>
        </w:r>
      </w:ins>
      <w:r w:rsidRPr="00856D17">
        <w:t>trend model can be used 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change is more nuanced than what is expressed via global metrics. Using </w:t>
      </w:r>
      <w:proofErr w:type="spellStart"/>
      <w:r w:rsidRPr="00856D17">
        <w:t>arrowtooth</w:t>
      </w:r>
      <w:proofErr w:type="spellEnd"/>
      <w:r w:rsidRPr="00856D17">
        <w:t xml:space="preserve"> flounder </w:t>
      </w:r>
      <w:r w:rsidR="008456D6">
        <w:t>(</w:t>
      </w:r>
      <w:proofErr w:type="spellStart"/>
      <w:r w:rsidR="0086601C" w:rsidRPr="0086601C">
        <w:rPr>
          <w:i/>
        </w:rPr>
        <w:t>Atheresthes</w:t>
      </w:r>
      <w:proofErr w:type="spellEnd"/>
      <w:r w:rsidR="0086601C" w:rsidRPr="0086601C">
        <w:rPr>
          <w:i/>
        </w:rPr>
        <w:t xml:space="preserve"> </w:t>
      </w:r>
      <w:proofErr w:type="spellStart"/>
      <w:r w:rsidR="0086601C" w:rsidRPr="0086601C">
        <w:rPr>
          <w:i/>
        </w:rPr>
        <w:t>stomias</w:t>
      </w:r>
      <w:proofErr w:type="spellEnd"/>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of gravity </w:t>
      </w:r>
      <w:r w:rsidR="00982E85">
        <w:t xml:space="preserve">is not reflective of a uniform shift in densities, but </w:t>
      </w:r>
      <w:r w:rsidR="00982E85">
        <w:lastRenderedPageBreak/>
        <w:t>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606C1FE1"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23"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24"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Elith and Leathwick 2009)</w:t>
      </w:r>
      <w:r>
        <w:fldChar w:fldCharType="end"/>
      </w:r>
      <w:r>
        <w:t xml:space="preserve">. These approaches are widely applicable, from studies of plants </w:t>
      </w:r>
      <w:r w:rsidR="00FE6162">
        <w:fldChar w:fldCharType="begin"/>
      </w:r>
      <w:ins w:id="25"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26"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27"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28"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Hitch and Leberg 2007)</w:t>
      </w:r>
      <w:r w:rsidR="00FE6162">
        <w:fldChar w:fldCharType="end"/>
      </w:r>
      <w:r>
        <w:t xml:space="preserve">, and marine fishes </w:t>
      </w:r>
      <w:r w:rsidR="00FE6162">
        <w:fldChar w:fldCharType="begin"/>
      </w:r>
      <w:ins w:id="29"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30"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31"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32"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33"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34"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w:t>
      </w:r>
      <w:r w:rsidR="00515309">
        <w:t>,</w:t>
      </w:r>
      <w:r>
        <w:t xml:space="preserve">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25EC037" w:rsidR="0089470C" w:rsidRDefault="00396F2D" w:rsidP="00D26510">
      <w:pPr>
        <w:spacing w:after="120" w:line="480"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ins w:id="35" w:author="Lewis Barnett" w:date="2020-06-16T14:27:00Z">
        <w:r w:rsidR="003C0549">
          <w: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del w:id="36" w:author="Lewis Barnett" w:date="2020-06-16T14:27:00Z">
        <w:r w:rsidR="00C4697C" w:rsidDel="003C0549">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ins w:id="37" w:author="Lewis Barnett" w:date="2020-06-16T14:27:00Z">
        <w:r w:rsidR="003C0549">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ins>
      <w:del w:id="38" w:author="Lewis Barnett" w:date="2020-06-16T14:27:00Z">
        <w:r w:rsidR="00E10ECC" w:rsidDel="003C0549">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del>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 xml:space="preserve">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w:t>
      </w:r>
      <w:r w:rsidR="0089470C">
        <w:lastRenderedPageBreak/>
        <w:t>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39"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40"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3921EA06" w:rsidR="0089470C" w:rsidRDefault="0089470C" w:rsidP="00D26510">
      <w:pPr>
        <w:spacing w:after="120" w:line="480"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ins w:id="41" w:author="Lewis Barnett" w:date="2020-06-16T14:27:00Z">
        <w:r w:rsidR="003C0549">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ins>
      <w:del w:id="42" w:author="Lewis Barnett" w:date="2020-06-16T14:27:00Z">
        <w:r w:rsidR="00E10ECC" w:rsidDel="003C0549">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del>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ins w:id="43" w:author="Lewis Barnett" w:date="2020-06-16T14:27:00Z">
        <w:r w:rsidR="003C0549">
          <w: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del w:id="44" w:author="Lewis Barnett" w:date="2020-06-16T14:27:00Z">
        <w:r w:rsidR="00D15182" w:rsidDel="003C0549">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ins w:id="45" w:author="Lewis Barnett" w:date="2020-06-16T14:27:00Z">
        <w:r w:rsidR="003C0549">
          <w: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ins>
      <w:del w:id="46" w:author="Lewis Barnett" w:date="2020-06-16T14:27:00Z">
        <w:r w:rsidR="00D15182" w:rsidDel="003C0549">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ins w:id="47" w:author="Lewis Barnett" w:date="2020-06-16T14:27:00Z">
        <w:r w:rsidR="003C0549">
          <w: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ins>
      <w:del w:id="48" w:author="Lewis Barnett" w:date="2020-06-16T14:27:00Z">
        <w:r w:rsidR="00D15182" w:rsidDel="003C0549">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r>
        <w:fldChar w:fldCharType="separate"/>
      </w:r>
      <w:r>
        <w:rPr>
          <w:noProof/>
        </w:rPr>
        <w:t>(Link et al. 2002)</w:t>
      </w:r>
      <w:r>
        <w:fldChar w:fldCharType="end"/>
      </w:r>
      <w:r>
        <w:t xml:space="preserve">.  </w:t>
      </w:r>
    </w:p>
    <w:p w14:paraId="4963693B" w14:textId="64B2D1C6" w:rsidR="0089470C" w:rsidRDefault="0089470C" w:rsidP="00D26510">
      <w:pPr>
        <w:spacing w:after="120" w:line="480" w:lineRule="auto"/>
        <w:ind w:firstLine="720"/>
      </w:pPr>
      <w:r>
        <w:t xml:space="preserve">Techniques for estimating how fish populations vary over space and time have evolved rapidly over the last 5 years. The largest methodological changes have been advances in spatiotemporal </w:t>
      </w:r>
      <w:r w:rsidR="00DA0754">
        <w:t xml:space="preserve">analyses </w:t>
      </w:r>
      <w:r>
        <w:t xml:space="preserve">that have modeled space continuously and explicitly accounted for spatial autocorrelation between spatially-referenced observations that are proximate in both space and time </w:t>
      </w:r>
      <w:r>
        <w:fldChar w:fldCharType="begin"/>
      </w:r>
      <w:ins w:id="49" w:author="Lewis Barnett" w:date="2020-06-16T14:27:00Z">
        <w:r w:rsidR="003C0549">
          <w: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ins>
      <w:del w:id="50" w:author="Lewis Barnett" w:date="2020-06-16T14:27:00Z">
        <w:r w:rsidR="00D15182" w:rsidDel="003C0549">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r>
        <w:fldChar w:fldCharType="separate"/>
      </w:r>
      <w:r>
        <w:rPr>
          <w:noProof/>
        </w:rPr>
        <w:t>(Shelton et al. 2014, Thorson et al. 2015)</w:t>
      </w:r>
      <w:r>
        <w:fldChar w:fldCharType="end"/>
      </w:r>
      <w:r>
        <w:t xml:space="preserve">. These newer analytical approaches </w:t>
      </w:r>
      <w:r w:rsidR="00515309">
        <w:t xml:space="preserve">have in </w:t>
      </w:r>
      <w:r w:rsidR="00707973">
        <w:t xml:space="preserve">many </w:t>
      </w:r>
      <w:r w:rsidR="00515309">
        <w:t>applications</w:t>
      </w:r>
      <w:r w:rsidR="00707973">
        <w:t xml:space="preserve">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ins w:id="51" w:author="Lewis Barnett" w:date="2020-06-16T14:27:00Z">
        <w:r w:rsidR="003C0549">
          <w: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ins>
      <w:del w:id="52" w:author="Lewis Barnett" w:date="2020-06-16T14:27:00Z">
        <w:r w:rsidR="00D15182" w:rsidDel="003C0549">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w:t>
      </w:r>
      <w:r w:rsidR="00B27A54">
        <w:lastRenderedPageBreak/>
        <w:t xml:space="preserve">or </w:t>
      </w:r>
      <w:r>
        <w:t xml:space="preserve">VAST </w:t>
      </w:r>
      <w:r>
        <w:fldChar w:fldCharType="begin"/>
      </w:r>
      <w:ins w:id="53" w:author="Lewis Barnett" w:date="2020-06-16T14:27:00Z">
        <w:r w:rsidR="003C0549">
          <w: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ins>
      <w:del w:id="54" w:author="Lewis Barnett" w:date="2020-06-16T14:27:00Z">
        <w:r w:rsidR="00D15182" w:rsidDel="003C0549">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r>
        <w:fldChar w:fldCharType="separate"/>
      </w:r>
      <w:r w:rsidR="00FE6162" w:rsidRPr="00FE6162">
        <w:t>(Thorson 2019b)</w:t>
      </w:r>
      <w:r>
        <w:fldChar w:fldCharType="end"/>
      </w:r>
      <w:r w:rsidR="001C04EA">
        <w:t>,</w:t>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ins w:id="55" w:author="Lewis Barnett" w:date="2020-06-16T14:27:00Z">
        <w:r w:rsidR="003C0549">
          <w: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56" w:author="Lewis Barnett" w:date="2020-06-16T14:27:00Z">
        <w:r w:rsidR="00D15182" w:rsidDel="003C0549">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fldChar w:fldCharType="separate"/>
      </w:r>
      <w:r>
        <w:rPr>
          <w:noProof/>
        </w:rPr>
        <w:t>(Thorson et al. 2016)</w:t>
      </w:r>
      <w:r>
        <w:fldChar w:fldCharType="end"/>
      </w:r>
      <w:r>
        <w:t>.</w:t>
      </w:r>
    </w:p>
    <w:p w14:paraId="05C8DBBF" w14:textId="6890BDA4" w:rsidR="0089470C" w:rsidRDefault="0089470C" w:rsidP="00D26510">
      <w:pPr>
        <w:spacing w:after="120" w:line="480"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ins w:id="57" w:author="Lewis Barnett" w:date="2020-06-16T14:27:00Z">
        <w:r w:rsidR="003C0549">
          <w: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58" w:author="Lewis Barnett" w:date="2020-06-16T14:27:00Z">
        <w:r w:rsidR="00D15182" w:rsidDel="003C0549">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ins w:id="59" w:author="Lewis Barnett" w:date="2020-06-16T14:27:00Z">
        <w:r w:rsidR="003C0549">
          <w: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del w:id="60" w:author="Lewis Barnett" w:date="2020-06-16T14:27:00Z">
        <w:r w:rsidR="00D15182" w:rsidDel="003C0549">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r>
        <w:fldChar w:fldCharType="separate"/>
      </w:r>
      <w:r>
        <w:rPr>
          <w:noProof/>
        </w:rPr>
        <w:t>(Latimer et al. 2009, Shelton et al. 2014)</w:t>
      </w:r>
      <w:r>
        <w:fldChar w:fldCharType="end"/>
      </w:r>
      <w:r w:rsidR="00D66A11">
        <w:t>,</w:t>
      </w:r>
      <w:r>
        <w:t xml:space="preserve"> and annual effects are included as factors to allow for unbiased estimates of trends. Additional extensions include the incorporation of covariates such as depth </w:t>
      </w:r>
      <w:r>
        <w:fldChar w:fldCharType="begin"/>
      </w:r>
      <w:ins w:id="61" w:author="Lewis Barnett" w:date="2020-06-16T14:27:00Z">
        <w:r w:rsidR="003C0549">
          <w: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del w:id="62" w:author="Lewis Barnett" w:date="2020-06-16T14:27:00Z">
        <w:r w:rsidR="00D15182" w:rsidDel="003C0549">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ins w:id="63" w:author="Lewis Barnett" w:date="2020-06-16T14:27:00Z">
        <w:r w:rsidR="003C0549">
          <w: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del w:id="64" w:author="Lewis Barnett" w:date="2020-06-16T14:27:00Z">
        <w:r w:rsidR="00D15182" w:rsidDel="003C0549">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r>
        <w:fldChar w:fldCharType="separate"/>
      </w:r>
      <w:r>
        <w:rPr>
          <w:noProof/>
        </w:rPr>
        <w:t>(Anderson and Ward 2019)</w:t>
      </w:r>
      <w:r>
        <w:fldChar w:fldCharType="end"/>
      </w:r>
      <w:r w:rsidR="0067570C">
        <w:t>.</w:t>
      </w:r>
    </w:p>
    <w:p w14:paraId="5504A9DA" w14:textId="46D7473B" w:rsidR="0089470C" w:rsidRDefault="0089470C" w:rsidP="00D26510">
      <w:pPr>
        <w:spacing w:after="120" w:line="480"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hile widely applicable to a wide range of biological data (or even non-biological data), we focus on an application to changes in </w:t>
      </w:r>
      <w:r>
        <w:lastRenderedPageBreak/>
        <w:t xml:space="preserve">the distribution </w:t>
      </w:r>
      <w:r w:rsidR="00375D89">
        <w:t>of</w:t>
      </w:r>
      <w:r>
        <w:t xml:space="preserve">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65D3BE1D" w:rsidR="00CB4A97" w:rsidRPr="002D6DFC" w:rsidRDefault="002D09CF" w:rsidP="00D26510">
      <w:pPr>
        <w:spacing w:after="120" w:line="480" w:lineRule="auto"/>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ins w:id="65" w:author="Lewis Barnett" w:date="2020-06-16T14:27:00Z">
        <w:r w:rsidR="003C0549">
          <w: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del w:id="66" w:author="Lewis Barnett" w:date="2020-06-16T14:27:00Z">
        <w:r w:rsidR="00D15182" w:rsidDel="003C0549">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ins w:id="67" w:author="Lewis Barnett" w:date="2020-06-16T14:27:00Z">
        <w:r w:rsidR="003C0549">
          <w: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del w:id="68" w:author="Lewis Barnett" w:date="2020-06-16T14:27:00Z">
        <w:r w:rsidR="00D15182" w:rsidDel="003C0549">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69" w:author="Lewis Barnett" w:date="2020-06-16T14:27:00Z">
        <w:r w:rsidR="003C0549">
          <w: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del w:id="70" w:author="Lewis Barnett" w:date="2020-06-16T14:27:00Z">
        <w:r w:rsidR="00D15182" w:rsidDel="003C0549">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71"/>
      <m:oMath>
        <m:r>
          <w:rPr>
            <w:rFonts w:ascii="Cambria Math" w:hAnsi="Cambria Math"/>
          </w:rPr>
          <w:lastRenderedPageBreak/>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71"/>
        <m:r>
          <m:rPr>
            <m:sty m:val="p"/>
          </m:rPr>
          <w:rPr>
            <w:rStyle w:val="CommentReference"/>
            <w:rFonts w:asciiTheme="minorHAnsi" w:eastAsiaTheme="minorHAnsi" w:hAnsiTheme="minorHAnsi" w:cstheme="minorBidi"/>
            <w:lang w:val="en-US"/>
          </w:rPr>
          <w:commentReference w:id="71"/>
        </m:r>
      </m:oMath>
      <w:r w:rsidRPr="00166AA7">
        <w:t>,</w:t>
      </w:r>
    </w:p>
    <w:p w14:paraId="22CC9FED" w14:textId="77777777" w:rsidR="00CB4A97" w:rsidRDefault="00CB4A97" w:rsidP="00D26510">
      <w:pPr>
        <w:spacing w:after="120" w:line="480" w:lineRule="auto"/>
      </w:pPr>
    </w:p>
    <w:p w14:paraId="5CAB5269" w14:textId="715086CA" w:rsidR="002D09CF" w:rsidRPr="002D6DFC" w:rsidRDefault="002D09CF" w:rsidP="00D26510">
      <w:pPr>
        <w:spacing w:after="120" w:line="480" w:lineRule="auto"/>
      </w:pPr>
      <w:proofErr w:type="gramStart"/>
      <w:r w:rsidRPr="002D6DFC">
        <w:t>where</w:t>
      </w:r>
      <w:proofErr w:type="gramEnd"/>
      <w:r w:rsidRPr="002D6DFC">
        <w:t xml:space="preserv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72" w:author="Lewis Barnett" w:date="2020-06-16T14:27:00Z">
        <w:r w:rsidR="003C0549">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del w:id="73" w:author="Lewis Barnett" w:date="2020-06-16T14:27:00Z">
        <w:r w:rsidR="00D15182" w:rsidDel="003C0549">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74" w:author="Lewis Barnett" w:date="2020-06-16T14:27:00Z">
        <w:r w:rsidR="003C0549">
          <w: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del w:id="75" w:author="Lewis Barnett" w:date="2020-06-16T14:27:00Z">
        <w:r w:rsidR="00D15182" w:rsidDel="003C0549">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ins w:id="76" w:author="Lewis Barnett" w:date="2020-06-16T14:27:00Z">
        <w:r w:rsidR="003C0549">
          <w: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ins>
      <w:del w:id="77" w:author="Lewis Barnett" w:date="2020-06-16T14:27:00Z">
        <w:r w:rsidR="00D15182" w:rsidDel="003C0549">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r w:rsidR="005B69DE" w:rsidRPr="005B69DE">
        <w:t>(Anderson et al. In press, Shono 2008)</w:t>
      </w:r>
      <w:r w:rsidR="00045217">
        <w:fldChar w:fldCharType="end"/>
      </w:r>
      <w:r w:rsidR="007730D8">
        <w:t xml:space="preserve">. </w:t>
      </w:r>
    </w:p>
    <w:p w14:paraId="77E7B0B4" w14:textId="5682358B" w:rsidR="00CB4A97" w:rsidRPr="002D6DFC" w:rsidRDefault="002D09CF" w:rsidP="00D26510">
      <w:pPr>
        <w:spacing w:after="120" w:line="480" w:lineRule="auto"/>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w:t>
      </w:r>
      <w:ins w:id="78" w:author="Lewis Barnett" w:date="2020-06-16T14:25:00Z">
        <w:r w:rsidR="003C0549">
          <w:t xml:space="preserve">dynamic </w:t>
        </w:r>
      </w:ins>
      <w:r w:rsidRPr="002D6DFC">
        <w:t xml:space="preserve">covariates, or by modeling spatiotemporal variability </w:t>
      </w:r>
      <w:r w:rsidR="00CB4A97" w:rsidRPr="002D6DFC">
        <w:t xml:space="preserve">as </w:t>
      </w:r>
      <w:r w:rsidRPr="002D6DFC">
        <w:t xml:space="preserve">an autoregressive spatial process through time. </w:t>
      </w:r>
      <w:ins w:id="79" w:author="Lewis Barnett" w:date="2020-06-16T14:25:00Z">
        <w:r w:rsidR="003C0549">
          <w:t xml:space="preserve">While inclusion of covariates can </w:t>
        </w:r>
      </w:ins>
      <w:ins w:id="80" w:author="Lewis Barnett" w:date="2020-06-16T14:26:00Z">
        <w:r w:rsidR="003C0549">
          <w:t xml:space="preserve">improve predictive performance in some cases </w:t>
        </w:r>
      </w:ins>
      <w:ins w:id="81" w:author="Lewis Barnett" w:date="2020-06-16T14:27:00Z">
        <w:r w:rsidR="003C0549">
          <w:fldChar w:fldCharType="begin"/>
        </w:r>
        <w:r w:rsidR="003C0549">
          <w: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r w:rsidR="003C0549">
        <w:fldChar w:fldCharType="separate"/>
      </w:r>
      <w:ins w:id="82" w:author="Lewis Barnett" w:date="2020-06-16T14:27:00Z">
        <w:r w:rsidR="003C0549" w:rsidRPr="003C0549">
          <w:t>(Shelton et al. 2014, Johnson et al. 2019)</w:t>
        </w:r>
        <w:r w:rsidR="003C0549">
          <w:fldChar w:fldCharType="end"/>
        </w:r>
      </w:ins>
      <w:ins w:id="83" w:author="Lewis Barnett" w:date="2020-06-16T14:26:00Z">
        <w:r w:rsidR="003C0549">
          <w:t xml:space="preserve">, </w:t>
        </w:r>
      </w:ins>
      <w:ins w:id="84" w:author="Lewis Barnett" w:date="2020-06-16T14:30:00Z">
        <w:r w:rsidR="004E72C8">
          <w:t xml:space="preserve">this requires additional data and can introduce new challenges associated with finding the most appropriate form of the covariate effect, thus </w:t>
        </w:r>
      </w:ins>
      <w:ins w:id="85" w:author="Lewis Barnett" w:date="2020-06-16T14:33:00Z">
        <w:r w:rsidR="00A46726">
          <w:t xml:space="preserve">for generality and simplicity </w:t>
        </w:r>
      </w:ins>
      <w:ins w:id="86" w:author="Lewis Barnett" w:date="2020-06-16T14:29:00Z">
        <w:r w:rsidR="004E72C8">
          <w:t xml:space="preserve">we focus here </w:t>
        </w:r>
      </w:ins>
      <w:ins w:id="87" w:author="Lewis Barnett" w:date="2020-06-16T14:33:00Z">
        <w:r w:rsidR="00A46726">
          <w:t xml:space="preserve">primarily </w:t>
        </w:r>
      </w:ins>
      <w:ins w:id="88" w:author="Lewis Barnett" w:date="2020-06-16T14:29:00Z">
        <w:r w:rsidR="004E72C8">
          <w:t xml:space="preserve">on a latent variable approach </w:t>
        </w:r>
      </w:ins>
      <w:ins w:id="89" w:author="Lewis Barnett" w:date="2020-06-16T14:31:00Z">
        <w:r w:rsidR="004E72C8">
          <w:t>for</w:t>
        </w:r>
      </w:ins>
      <w:ins w:id="90" w:author="Lewis Barnett" w:date="2020-06-16T14:32:00Z">
        <w:r w:rsidR="00A46726">
          <w:t xml:space="preserve"> describing patterns </w:t>
        </w:r>
      </w:ins>
      <w:ins w:id="91" w:author="Lewis Barnett" w:date="2020-06-16T14:34:00Z">
        <w:r w:rsidR="00A46726">
          <w:t>in spatial</w:t>
        </w:r>
      </w:ins>
      <w:ins w:id="92" w:author="Lewis.Barnett" w:date="2020-06-23T14:56:00Z">
        <w:r w:rsidR="00087449">
          <w:t>ly explicit</w:t>
        </w:r>
      </w:ins>
      <w:ins w:id="93" w:author="Lewis.Barnett" w:date="2020-06-23T14:57:00Z">
        <w:r w:rsidR="00087449">
          <w:t xml:space="preserve"> temporal</w:t>
        </w:r>
      </w:ins>
      <w:ins w:id="94" w:author="Lewis Barnett" w:date="2020-06-16T14:34:00Z">
        <w:r w:rsidR="00A46726">
          <w:t xml:space="preserve"> trends </w:t>
        </w:r>
      </w:ins>
      <w:ins w:id="95" w:author="Lewis.Barnett" w:date="2020-06-23T14:57:00Z">
        <w:r w:rsidR="00087449">
          <w:t xml:space="preserve">(hereafter local trends) </w:t>
        </w:r>
      </w:ins>
      <w:ins w:id="96" w:author="Lewis Barnett" w:date="2020-06-16T14:32:00Z">
        <w:r w:rsidR="00A46726">
          <w:t>rather than directly inferring their drivers</w:t>
        </w:r>
      </w:ins>
      <w:ins w:id="97" w:author="Lewis Barnett" w:date="2020-06-16T14:31:00Z">
        <w:r w:rsidR="00A46726">
          <w:t xml:space="preserve">. </w:t>
        </w:r>
      </w:ins>
      <w:r w:rsidR="00623C01">
        <w:t xml:space="preserve">Estimates of </w:t>
      </w:r>
      <w:del w:id="98" w:author="Lewis.Barnett" w:date="2020-06-23T14:58:00Z">
        <w:r w:rsidR="00623C01" w:rsidDel="00087449">
          <w:delText>spatial trend</w:delText>
        </w:r>
      </w:del>
      <w:ins w:id="99" w:author="Lewis.Barnett" w:date="2020-06-23T14:58:00Z">
        <w:r w:rsidR="00087449">
          <w:t>local trend</w:t>
        </w:r>
      </w:ins>
      <w:r w:rsidR="00623C01">
        <w:t>s may be derived from spatial and</w:t>
      </w:r>
      <w:r w:rsidR="00A41796">
        <w:t xml:space="preserve"> spatiotemporal </w:t>
      </w:r>
      <w:proofErr w:type="gramStart"/>
      <w:r w:rsidR="00A41796">
        <w:t>fields</w:t>
      </w:r>
      <w:proofErr w:type="gramEnd"/>
      <w:r w:rsidR="00A41796">
        <w:t xml:space="preserve">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To explicitly account for non-</w:t>
      </w:r>
      <w:r w:rsidRPr="002D6DFC">
        <w:lastRenderedPageBreak/>
        <w:t xml:space="preserve">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100" w:author="Lewis Barnett" w:date="2020-06-16T15:28:00Z">
        <w:r w:rsidR="008A2168" w:rsidDel="0057481F">
          <w:rPr>
            <w:rFonts w:eastAsiaTheme="minorEastAsia"/>
          </w:rPr>
          <w:delText xml:space="preserve">entire </w:delText>
        </w:r>
      </w:del>
      <w:ins w:id="101" w:author="Lewis Barnett" w:date="2020-06-16T15:28:00Z">
        <w:r w:rsidR="0057481F">
          <w:rPr>
            <w:rFonts w:eastAsiaTheme="minorEastAsia"/>
          </w:rPr>
          <w:t xml:space="preserve">modeled </w:t>
        </w:r>
      </w:ins>
      <w:r w:rsidR="008A2168">
        <w:rPr>
          <w:rFonts w:eastAsiaTheme="minorEastAsia"/>
        </w:rPr>
        <w:t xml:space="preserve">time </w:t>
      </w:r>
      <w:del w:id="102" w:author="Lewis Barnett" w:date="2020-06-16T15:28:00Z">
        <w:r w:rsidR="008A2168" w:rsidDel="0057481F">
          <w:rPr>
            <w:rFonts w:eastAsiaTheme="minorEastAsia"/>
          </w:rPr>
          <w:delText>series</w:delText>
        </w:r>
      </w:del>
      <w:ins w:id="103"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2830B690" w:rsidR="002D6DFC" w:rsidRDefault="002D09CF" w:rsidP="00D26510">
      <w:pPr>
        <w:spacing w:after="120" w:line="480" w:lineRule="auto"/>
      </w:pPr>
      <w:proofErr w:type="gramStart"/>
      <w:r w:rsidRPr="002D6DFC">
        <w:rPr>
          <w:rFonts w:eastAsiaTheme="minorEastAsia"/>
        </w:rPr>
        <w:t>where</w:t>
      </w:r>
      <w:proofErr w:type="gramEnd"/>
      <w:r w:rsidRPr="002D6DFC">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xml:space="preserve">, or </w:t>
      </w:r>
      <w:del w:id="104" w:author="Lewis.Barnett" w:date="2020-06-23T14:58:00Z">
        <w:r w:rsidR="008A2168" w:rsidDel="00087449">
          <w:rPr>
            <w:rFonts w:eastAsiaTheme="minorEastAsia"/>
          </w:rPr>
          <w:delText>spatial trend</w:delText>
        </w:r>
      </w:del>
      <w:ins w:id="105" w:author="Lewis.Barnett" w:date="2020-06-23T14:58:00Z">
        <w:r w:rsidR="00087449">
          <w:rPr>
            <w:rFonts w:eastAsiaTheme="minorEastAsia"/>
          </w:rPr>
          <w:t>local trend</w:t>
        </w:r>
      </w:ins>
      <w:del w:id="106" w:author="Lewis.Barnett" w:date="2020-06-23T14:59:00Z">
        <w:r w:rsidR="008A2168" w:rsidDel="00087449">
          <w:rPr>
            <w:rFonts w:eastAsiaTheme="minorEastAsia"/>
          </w:rPr>
          <w:delText xml:space="preserve"> for short</w:delText>
        </w:r>
      </w:del>
      <w:r w:rsidRPr="002D6DFC">
        <w:rPr>
          <w:rFonts w:eastAsiaTheme="minorEastAsia"/>
        </w:rPr>
        <w:t>.</w:t>
      </w:r>
      <w:r w:rsidR="0056525B">
        <w:rPr>
          <w:rFonts w:eastAsiaTheme="minorEastAsia"/>
        </w:rPr>
        <w:t xml:space="preserve"> </w:t>
      </w:r>
      <w:r w:rsidR="0089470C">
        <w:rPr>
          <w:rFonts w:eastAsiaTheme="minorEastAsia"/>
        </w:rPr>
        <w:t xml:space="preserve">This </w:t>
      </w:r>
      <w:del w:id="107" w:author="Lewis.Barnett" w:date="2020-06-23T17:03:00Z">
        <w:r w:rsidR="008A2168" w:rsidDel="009F2CD3">
          <w:rPr>
            <w:rFonts w:eastAsiaTheme="minorEastAsia"/>
          </w:rPr>
          <w:delText xml:space="preserve">spatial </w:delText>
        </w:r>
      </w:del>
      <w:ins w:id="108" w:author="Lewis.Barnett" w:date="2020-06-23T17:03:00Z">
        <w:r w:rsidR="009F2CD3">
          <w:rPr>
            <w:rFonts w:eastAsiaTheme="minorEastAsia"/>
          </w:rPr>
          <w:t>local</w:t>
        </w:r>
        <w:r w:rsidR="009F2CD3">
          <w:rPr>
            <w:rFonts w:eastAsiaTheme="minorEastAsia"/>
          </w:rPr>
          <w:t xml:space="preserve"> </w:t>
        </w:r>
      </w:ins>
      <w:r w:rsidR="008A2168">
        <w:rPr>
          <w:rFonts w:eastAsiaTheme="minorEastAsia"/>
        </w:rPr>
        <w:t xml:space="preserve">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w:t>
      </w:r>
      <w:ins w:id="109" w:author="Lewis.Barnett" w:date="2020-06-23T17:04:00Z">
        <w:r w:rsidR="00AE2F97">
          <w:rPr>
            <w:rFonts w:eastAsiaTheme="minorEastAsia"/>
          </w:rPr>
          <w:t xml:space="preserve">, which differentiates such trends from the </w:t>
        </w:r>
      </w:ins>
      <w:ins w:id="110" w:author="Lewis.Barnett" w:date="2020-06-23T17:05:00Z">
        <w:r w:rsidR="00AE2F97">
          <w:rPr>
            <w:rFonts w:eastAsiaTheme="minorEastAsia"/>
          </w:rPr>
          <w:t>time-</w:t>
        </w:r>
      </w:ins>
      <w:ins w:id="111" w:author="Lewis.Barnett" w:date="2020-06-23T17:04:00Z">
        <w:r w:rsidR="00AE2F97">
          <w:rPr>
            <w:rFonts w:eastAsiaTheme="minorEastAsia"/>
          </w:rPr>
          <w:t>independent</w:t>
        </w:r>
      </w:ins>
      <w:ins w:id="112" w:author="Lewis.Barnett" w:date="2020-06-23T17:05:00Z">
        <w:r w:rsidR="00AE2F97">
          <w:rPr>
            <w:rFonts w:eastAsiaTheme="minorEastAsia"/>
          </w:rPr>
          <w:t xml:space="preserve"> spatiotemporal random fields</w:t>
        </w:r>
      </w:ins>
      <w:bookmarkStart w:id="113" w:name="_GoBack"/>
      <w:bookmarkEnd w:id="113"/>
      <w:r w:rsidR="007529C1">
        <w:rPr>
          <w:rFonts w:eastAsiaTheme="minorEastAsia"/>
        </w:rPr>
        <w:t xml:space="preserve"> (Fig.</w:t>
      </w:r>
      <w:r w:rsidR="0089470C">
        <w:rPr>
          <w:rFonts w:eastAsiaTheme="minorEastAsia"/>
        </w:rPr>
        <w:t xml:space="preserve"> 1). </w:t>
      </w:r>
      <w:ins w:id="114" w:author="Lewis Barnett" w:date="2020-06-16T15:29:00Z">
        <w:r w:rsidR="0057481F">
          <w:rPr>
            <w:rFonts w:eastAsiaTheme="minorEastAsia"/>
          </w:rPr>
          <w:t xml:space="preserve">Note that this framework </w:t>
        </w:r>
      </w:ins>
      <w:ins w:id="115" w:author="Lewis Barnett" w:date="2020-06-16T15:31:00Z">
        <w:r w:rsidR="0057481F">
          <w:rPr>
            <w:rFonts w:eastAsiaTheme="minorEastAsia"/>
          </w:rPr>
          <w:t>could</w:t>
        </w:r>
      </w:ins>
      <w:ins w:id="116" w:author="Lewis Barnett" w:date="2020-06-16T15:29:00Z">
        <w:r w:rsidR="0057481F">
          <w:rPr>
            <w:rFonts w:eastAsiaTheme="minorEastAsia"/>
          </w:rPr>
          <w:t xml:space="preserve"> also </w:t>
        </w:r>
      </w:ins>
      <w:ins w:id="117" w:author="Lewis Barnett" w:date="2020-06-16T15:31:00Z">
        <w:r w:rsidR="0057481F">
          <w:rPr>
            <w:rFonts w:eastAsiaTheme="minorEastAsia"/>
          </w:rPr>
          <w:t xml:space="preserve">be extended to </w:t>
        </w:r>
      </w:ins>
      <w:ins w:id="118" w:author="Lewis Barnett" w:date="2020-06-16T15:29:00Z">
        <w:r w:rsidR="0057481F">
          <w:rPr>
            <w:rFonts w:eastAsiaTheme="minorEastAsia"/>
          </w:rPr>
          <w:t xml:space="preserve">model systems in which </w:t>
        </w:r>
      </w:ins>
      <w:ins w:id="119" w:author="Lewis Barnett" w:date="2020-06-16T15:31:00Z">
        <w:r w:rsidR="00560E72">
          <w:rPr>
            <w:rFonts w:eastAsiaTheme="minorEastAsia"/>
          </w:rPr>
          <w:t xml:space="preserve">most </w:t>
        </w:r>
      </w:ins>
      <w:ins w:id="120" w:author="Lewis Barnett" w:date="2020-06-16T15:29:00Z">
        <w:r w:rsidR="0057481F">
          <w:rPr>
            <w:rFonts w:eastAsiaTheme="minorEastAsia"/>
          </w:rPr>
          <w:t>spatially-explicit responses are highly non-linear</w:t>
        </w:r>
      </w:ins>
      <w:ins w:id="121" w:author="Lewis Barnett" w:date="2020-06-16T15:32:00Z">
        <w:r w:rsidR="00560E72">
          <w:rPr>
            <w:rFonts w:eastAsiaTheme="minorEastAsia"/>
          </w:rPr>
          <w:t xml:space="preserve"> by either modifying the model structure or by fitting separate models to </w:t>
        </w:r>
      </w:ins>
      <w:ins w:id="122" w:author="Lewis Barnett" w:date="2020-06-16T15:33:00Z">
        <w:r w:rsidR="00560E72">
          <w:rPr>
            <w:rFonts w:eastAsiaTheme="minorEastAsia"/>
          </w:rPr>
          <w:t>each stanza during which a linear trend is suspected.</w:t>
        </w:r>
      </w:ins>
    </w:p>
    <w:p w14:paraId="2A4C1D37" w14:textId="77777777" w:rsidR="002D09CF" w:rsidRPr="002D6DFC" w:rsidRDefault="002D09CF" w:rsidP="00D26510">
      <w:pPr>
        <w:spacing w:after="120" w:line="480" w:lineRule="auto"/>
      </w:pPr>
    </w:p>
    <w:p w14:paraId="2F7A74A8" w14:textId="03006E98" w:rsidR="00D42716" w:rsidRPr="002D6DFC" w:rsidRDefault="002D09CF" w:rsidP="00D26510">
      <w:pPr>
        <w:spacing w:after="120" w:line="480" w:lineRule="auto"/>
        <w:rPr>
          <w:i/>
        </w:rPr>
      </w:pPr>
      <w:r w:rsidRPr="002D6DFC">
        <w:rPr>
          <w:i/>
        </w:rPr>
        <w:t xml:space="preserve">Testing the ability to recover </w:t>
      </w:r>
      <w:del w:id="123" w:author="Lewis.Barnett" w:date="2020-06-23T14:59:00Z">
        <w:r w:rsidRPr="002D6DFC" w:rsidDel="00087449">
          <w:rPr>
            <w:i/>
          </w:rPr>
          <w:delText>spatial trend</w:delText>
        </w:r>
      </w:del>
      <w:ins w:id="124" w:author="Lewis.Barnett" w:date="2020-06-23T14:59:00Z">
        <w:r w:rsidR="00087449">
          <w:rPr>
            <w:i/>
          </w:rPr>
          <w:t>local trend</w:t>
        </w:r>
      </w:ins>
      <w:r w:rsidRPr="002D6DFC">
        <w:rPr>
          <w:i/>
        </w:rPr>
        <w:t>s</w:t>
      </w:r>
    </w:p>
    <w:p w14:paraId="4032B487" w14:textId="564AAC95" w:rsidR="001F7F7D" w:rsidRDefault="00047600" w:rsidP="00D26510">
      <w:pPr>
        <w:spacing w:after="120" w:line="480" w:lineRule="auto"/>
      </w:pPr>
      <w:r>
        <w:t xml:space="preserve">We </w:t>
      </w:r>
      <w:r w:rsidR="00D42716">
        <w:t>conducted a simulation analysis</w:t>
      </w:r>
      <w:r>
        <w:t xml:space="preserve"> to evaluate our ability to recover an added spatial field representing the </w:t>
      </w:r>
      <w:r w:rsidR="008A2168">
        <w:t xml:space="preserve">true </w:t>
      </w:r>
      <w:del w:id="125" w:author="Lewis.Barnett" w:date="2020-06-23T14:59:00Z">
        <w:r w:rsidR="008A2168" w:rsidDel="00087449">
          <w:delText>spatial trend</w:delText>
        </w:r>
      </w:del>
      <w:ins w:id="126" w:author="Lewis.Barnett" w:date="2020-06-23T14:59:00Z">
        <w:r w:rsidR="00087449">
          <w:t>local trend</w:t>
        </w:r>
      </w:ins>
      <w:r w:rsidR="00D42716">
        <w:t>. Given results from previous work with state space models</w:t>
      </w:r>
      <w:r w:rsidR="004A4795">
        <w:t xml:space="preserve"> </w:t>
      </w:r>
      <w:r w:rsidR="004A4795">
        <w:fldChar w:fldCharType="begin"/>
      </w:r>
      <w:ins w:id="127"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128"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Méthé et al. 2016)</w:t>
      </w:r>
      <w:r w:rsidR="004A4795">
        <w:fldChar w:fldCharType="end"/>
      </w:r>
      <w:r w:rsidR="00D42716">
        <w:t xml:space="preserve">, we focused our simulations on understanding how the magnitude of spatiotemporal variation or observation error variation affect our ability to recover the </w:t>
      </w:r>
      <w:del w:id="129" w:author="Lewis.Barnett" w:date="2020-06-23T14:59:00Z">
        <w:r w:rsidR="00D42716" w:rsidDel="00087449">
          <w:delText>spatial trend</w:delText>
        </w:r>
      </w:del>
      <w:ins w:id="130" w:author="Lewis.Barnett" w:date="2020-06-23T14:59:00Z">
        <w:r w:rsidR="00087449">
          <w:t>local trend</w:t>
        </w:r>
      </w:ins>
      <w:r w:rsidR="00574E5B">
        <w:t xml:space="preserve"> (details in Table S1)</w:t>
      </w:r>
      <w:r w:rsidR="00D42716">
        <w:t xml:space="preserve">. The simulations were conducted as follows: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w:t>
      </w:r>
      <w:r w:rsidR="00D42716">
        <w:lastRenderedPageBreak/>
        <w:t>spatiotemporal components (modeled as independent</w:t>
      </w:r>
      <w:r w:rsidR="0089470C">
        <w:t xml:space="preserve">ly </w:t>
      </w:r>
      <w:r w:rsidR="00BD2E04">
        <w:t xml:space="preserve">from </w:t>
      </w:r>
      <w:r w:rsidR="0089470C">
        <w:t>year to year</w:t>
      </w:r>
      <w:r w:rsidR="00D42716">
        <w:t xml:space="preserve">) along with </w:t>
      </w:r>
      <w:r w:rsidR="008A2168">
        <w:t xml:space="preserve">the </w:t>
      </w:r>
      <w:del w:id="131" w:author="Lewis.Barnett" w:date="2020-06-23T14:59:00Z">
        <w:r w:rsidR="008A2168" w:rsidDel="00087449">
          <w:delText>spatial trend</w:delText>
        </w:r>
      </w:del>
      <w:ins w:id="132" w:author="Lewis.Barnett" w:date="2020-06-23T14:59:00Z">
        <w:r w:rsidR="00087449">
          <w:t>local trend</w:t>
        </w:r>
      </w:ins>
      <w:r w:rsidR="008A2168">
        <w:t xml:space="preserve">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w:t>
      </w:r>
      <w:del w:id="133" w:author="Lewis.Barnett" w:date="2020-06-23T15:00:00Z">
        <w:r w:rsidR="001F7F7D" w:rsidDel="00087449">
          <w:delText>spatial trend</w:delText>
        </w:r>
      </w:del>
      <w:ins w:id="134" w:author="Lewis.Barnett" w:date="2020-06-23T15:00:00Z">
        <w:r w:rsidR="00087449">
          <w:t>local trend</w:t>
        </w:r>
      </w:ins>
      <w:r w:rsidR="001F7F7D">
        <w:t xml:space="preserve">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Code </w:t>
      </w:r>
      <w:r w:rsidR="007416CC">
        <w:t xml:space="preserve">and data necessary </w:t>
      </w:r>
      <w:r w:rsidR="001F7F7D">
        <w:t xml:space="preserve">to replicate this analysis </w:t>
      </w:r>
      <w:r w:rsidR="007416CC">
        <w:t>are</w:t>
      </w:r>
      <w:r w:rsidR="001F7F7D">
        <w:t xml:space="preserve"> included in the repository for this project</w:t>
      </w:r>
      <w:r w:rsidR="004A4795">
        <w:t xml:space="preserve"> (</w:t>
      </w:r>
      <w:hyperlink r:id="rId9"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1052F42A" w:rsidR="009C4CF6" w:rsidRPr="00BA2C9A" w:rsidRDefault="006F0F50" w:rsidP="00D26510">
      <w:pPr>
        <w:spacing w:after="120" w:line="480" w:lineRule="auto"/>
      </w:pPr>
      <w:r w:rsidRPr="00BA2C9A">
        <w:t>As an example</w:t>
      </w:r>
      <w:r w:rsidR="00F10C90" w:rsidRPr="00BA2C9A">
        <w:t xml:space="preserve"> of how the </w:t>
      </w:r>
      <w:del w:id="135" w:author="Lewis.Barnett" w:date="2020-06-23T15:00:00Z">
        <w:r w:rsidR="00F10C90" w:rsidRPr="00BA2C9A" w:rsidDel="00087449">
          <w:delText>spatial trend</w:delText>
        </w:r>
      </w:del>
      <w:ins w:id="136" w:author="Lewis.Barnett" w:date="2020-06-23T15:00:00Z">
        <w:r w:rsidR="00087449">
          <w:t>local trend</w:t>
        </w:r>
      </w:ins>
      <w:r w:rsidR="00F10C90" w:rsidRPr="00BA2C9A">
        <w:t xml:space="preserve"> model can be applied to improve the interpretation of changes in spatial distribution</w:t>
      </w:r>
      <w:r w:rsidRPr="00BA2C9A">
        <w:t xml:space="preserve">, we fit the </w:t>
      </w:r>
      <w:r w:rsidR="00306407" w:rsidRPr="00BA2C9A">
        <w:t>spatial-trend model</w:t>
      </w:r>
      <w:r w:rsidRPr="00BA2C9A">
        <w:t xml:space="preserve"> to</w:t>
      </w:r>
      <w:r w:rsidR="00751649" w:rsidRPr="00BA2C9A">
        <w:t xml:space="preserve"> </w:t>
      </w:r>
      <w:proofErr w:type="spellStart"/>
      <w:r w:rsidR="00751649" w:rsidRPr="00BA2C9A">
        <w:t>groundfish</w:t>
      </w:r>
      <w:proofErr w:type="spellEnd"/>
      <w:r w:rsidR="00751649" w:rsidRPr="00BA2C9A">
        <w:t xml:space="preserve">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xml:space="preserve">: the NOAA Fisheries, Northwest Fisheries Science Center, US West Coast </w:t>
      </w:r>
      <w:proofErr w:type="spellStart"/>
      <w:r w:rsidR="008F53D3" w:rsidRPr="00BA2C9A">
        <w:t>Groundfish</w:t>
      </w:r>
      <w:proofErr w:type="spellEnd"/>
      <w:r w:rsidR="008F53D3" w:rsidRPr="00BA2C9A">
        <w:t xml:space="preserve"> Bottom Trawl Survey</w:t>
      </w:r>
      <w:r w:rsidR="00192C69" w:rsidRPr="00BA2C9A">
        <w:t xml:space="preserve"> </w:t>
      </w:r>
      <w:r w:rsidR="00192C69" w:rsidRPr="00BA2C9A">
        <w:fldChar w:fldCharType="begin"/>
      </w:r>
      <w:ins w:id="137"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138"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ins w:id="139" w:author="Lewis.Barnett" w:date="2020-06-23T15:20:00Z">
        <w:r w:rsidR="0083649F">
          <w:t xml:space="preserve">The </w:t>
        </w:r>
      </w:ins>
      <w:ins w:id="140" w:author="Lewis.Barnett" w:date="2020-06-23T15:28:00Z">
        <w:r w:rsidR="0083649F">
          <w:t xml:space="preserve">annual </w:t>
        </w:r>
      </w:ins>
      <w:ins w:id="141" w:author="Lewis.Barnett" w:date="2020-06-23T15:20:00Z">
        <w:r w:rsidR="0083649F">
          <w:t xml:space="preserve">survey </w:t>
        </w:r>
      </w:ins>
      <w:ins w:id="142" w:author="Lewis.Barnett" w:date="2020-06-23T15:26:00Z">
        <w:r w:rsidR="0083649F">
          <w:t>uses a stratified random sampling design, with strata defined by depth and latitude</w:t>
        </w:r>
      </w:ins>
      <w:ins w:id="143" w:author="Lewis.Barnett" w:date="2020-06-23T15:27:00Z">
        <w:r w:rsidR="0083649F">
          <w:t>,</w:t>
        </w:r>
      </w:ins>
      <w:ins w:id="144" w:author="Lewis.Barnett" w:date="2020-06-23T15:26:00Z">
        <w:r w:rsidR="0083649F">
          <w:t xml:space="preserve"> </w:t>
        </w:r>
      </w:ins>
      <w:ins w:id="145" w:author="Lewis.Barnett" w:date="2020-06-23T15:27:00Z">
        <w:r w:rsidR="0083649F">
          <w:t xml:space="preserve">to estimate population density </w:t>
        </w:r>
      </w:ins>
      <w:ins w:id="146" w:author="Lewis.Barnett" w:date="2020-06-23T15:29:00Z">
        <w:r w:rsidR="0083649F">
          <w:t xml:space="preserve">(in terms of catch </w:t>
        </w:r>
        <w:r w:rsidR="00A26076">
          <w:t>per area swept by the net</w:t>
        </w:r>
        <w:r w:rsidR="0083649F">
          <w:t xml:space="preserve">) </w:t>
        </w:r>
      </w:ins>
      <w:ins w:id="147" w:author="Lewis.Barnett" w:date="2020-06-23T15:27:00Z">
        <w:r w:rsidR="0083649F">
          <w:t>along</w:t>
        </w:r>
      </w:ins>
      <w:ins w:id="148" w:author="Lewis.Barnett" w:date="2020-06-23T15:20:00Z">
        <w:r w:rsidR="0083649F">
          <w:t xml:space="preserve"> the continental shelf and upper slope </w:t>
        </w:r>
      </w:ins>
      <w:ins w:id="149" w:author="Lewis.Barnett" w:date="2020-06-23T15:26:00Z">
        <w:r w:rsidR="0083649F">
          <w:t xml:space="preserve">(from 55-1280 m depth) </w:t>
        </w:r>
      </w:ins>
      <w:ins w:id="150" w:author="Lewis.Barnett" w:date="2020-06-23T15:24:00Z">
        <w:r w:rsidR="0083649F">
          <w:t>of California, Oregon, and Washington</w:t>
        </w:r>
      </w:ins>
      <w:ins w:id="151" w:author="Lewis.Barnett" w:date="2020-06-23T15:25:00Z">
        <w:r w:rsidR="0083649F">
          <w:t xml:space="preserve"> state</w:t>
        </w:r>
      </w:ins>
      <w:ins w:id="152" w:author="Lewis.Barnett" w:date="2020-06-23T15:28:00Z">
        <w:r w:rsidR="0083649F">
          <w:t>.</w:t>
        </w:r>
      </w:ins>
      <w:ins w:id="153" w:author="Lewis.Barnett" w:date="2020-06-23T15:24:00Z">
        <w:r w:rsidR="0083649F">
          <w:t xml:space="preserve"> </w:t>
        </w:r>
      </w:ins>
      <w:ins w:id="154" w:author="Lewis.Barnett" w:date="2020-06-23T15:30:00Z">
        <w:r w:rsidR="00A26076">
          <w:t>Roughly 650 tows (</w:t>
        </w:r>
      </w:ins>
      <w:ins w:id="155" w:author="Lewis.Barnett" w:date="2020-06-23T15:31:00Z">
        <w:r w:rsidR="00A26076">
          <w:t>the unit of observation</w:t>
        </w:r>
      </w:ins>
      <w:ins w:id="156" w:author="Lewis.Barnett" w:date="2020-06-23T15:30:00Z">
        <w:r w:rsidR="00A26076">
          <w:t xml:space="preserve">) </w:t>
        </w:r>
      </w:ins>
      <w:ins w:id="157" w:author="Lewis.Barnett" w:date="2020-06-23T15:31:00Z">
        <w:r w:rsidR="00A26076">
          <w:t xml:space="preserve">are performed </w:t>
        </w:r>
      </w:ins>
      <w:ins w:id="158" w:author="Lewis.Barnett" w:date="2020-06-23T15:23:00Z">
        <w:r w:rsidR="0083649F">
          <w:t xml:space="preserve">during two passes from north to south, typically </w:t>
        </w:r>
      </w:ins>
      <w:ins w:id="159" w:author="Lewis.Barnett" w:date="2020-06-23T15:32:00Z">
        <w:r w:rsidR="00A26076">
          <w:t xml:space="preserve">occurring </w:t>
        </w:r>
      </w:ins>
      <w:ins w:id="160" w:author="Lewis.Barnett" w:date="2020-06-23T15:23:00Z">
        <w:r w:rsidR="0083649F">
          <w:t xml:space="preserve">between </w:t>
        </w:r>
        <w:r w:rsidR="00A26076">
          <w:t>late May and the end of October</w:t>
        </w:r>
      </w:ins>
      <w:ins w:id="161" w:author="Lewis.Barnett" w:date="2020-06-23T15:22:00Z">
        <w:r w:rsidR="0083649F">
          <w:t xml:space="preserve">. </w:t>
        </w:r>
      </w:ins>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ins w:id="162" w:author="Lewis Barnett" w:date="2020-06-16T14:27:00Z">
        <w:r w:rsidR="003C0549">
          <w: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163" w:author="Lewis Barnett" w:date="2020-06-16T14:27:00Z">
        <w:r w:rsidR="00D15182" w:rsidRPr="00BA2C9A" w:rsidDel="003C0549">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10"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 xml:space="preserve">wide indicators, </w:t>
      </w:r>
      <w:r w:rsidR="009C4CF6" w:rsidRPr="00BA2C9A">
        <w:lastRenderedPageBreak/>
        <w:t>including shifts in center of gravity</w:t>
      </w:r>
      <w:r w:rsidR="00BF2CBC" w:rsidRPr="00BA2C9A">
        <w:t xml:space="preserve"> </w:t>
      </w:r>
      <w:r w:rsidR="00BF2CBC" w:rsidRPr="00BA2C9A">
        <w:fldChar w:fldCharType="begin"/>
      </w:r>
      <w:ins w:id="164" w:author="Lewis Barnett" w:date="2020-06-16T14:27:00Z">
        <w:r w:rsidR="003C0549">
          <w: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165" w:author="Lewis Barnett" w:date="2020-06-16T14:27:00Z">
        <w:r w:rsidR="00D15182" w:rsidRPr="00BA2C9A" w:rsidDel="003C0549">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proofErr w:type="spellStart"/>
      <w:r w:rsidR="0089470C" w:rsidRPr="00BA2C9A">
        <w:t>groundfish</w:t>
      </w:r>
      <w:proofErr w:type="spellEnd"/>
      <w:r w:rsidR="0089470C" w:rsidRPr="00BA2C9A">
        <w:t xml:space="preserve">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1C5E7FBE" w14:textId="0BEB0DB5" w:rsidR="009C4CF6" w:rsidRPr="00BA2C9A" w:rsidRDefault="00047600" w:rsidP="00D26510">
      <w:pPr>
        <w:spacing w:after="120" w:line="480" w:lineRule="auto"/>
        <w:ind w:firstLine="720"/>
      </w:pPr>
      <w:r w:rsidRPr="00BA2C9A">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del w:id="166" w:author="Lewis.Barnett" w:date="2020-06-23T15:00:00Z">
        <w:r w:rsidR="00584268" w:rsidRPr="00BA2C9A" w:rsidDel="00087449">
          <w:delText xml:space="preserve">spatial </w:delText>
        </w:r>
        <w:r w:rsidR="009B4FC6" w:rsidRPr="00BA2C9A" w:rsidDel="00087449">
          <w:delText>trend</w:delText>
        </w:r>
      </w:del>
      <w:ins w:id="167" w:author="Lewis.Barnett" w:date="2020-06-23T15:00:00Z">
        <w:r w:rsidR="00087449">
          <w:t>local trend</w:t>
        </w:r>
      </w:ins>
      <w:r w:rsidR="009B4FC6" w:rsidRPr="00BA2C9A">
        <w:t xml:space="preserve"> to each species</w:t>
      </w:r>
      <w:r w:rsidRPr="00BA2C9A">
        <w:t xml:space="preserve"> to evaluate whether the </w:t>
      </w:r>
      <w:del w:id="168" w:author="Lewis.Barnett" w:date="2020-06-23T15:00:00Z">
        <w:r w:rsidRPr="00BA2C9A" w:rsidDel="00087449">
          <w:delText>spatial trend</w:delText>
        </w:r>
      </w:del>
      <w:ins w:id="169" w:author="Lewis.Barnett" w:date="2020-06-23T15:00:00Z">
        <w:r w:rsidR="00087449">
          <w:t>local trend</w:t>
        </w:r>
      </w:ins>
      <w:r w:rsidRPr="00BA2C9A">
        <w:t xml:space="preserve">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170" w:author="Lewis Barnett" w:date="2020-06-16T14:27:00Z">
        <w:r w:rsidR="003C0549">
          <w: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171" w:author="Lewis Barnett" w:date="2020-06-16T14:27:00Z">
        <w:r w:rsidR="00D15182" w:rsidRPr="00BA2C9A" w:rsidDel="003C0549">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r w:rsidR="005E1879" w:rsidRPr="00BA2C9A">
        <w:t>We modeled s</w:t>
      </w:r>
      <w:r w:rsidR="000B1287" w:rsidRPr="00BA2C9A">
        <w:t>patial components</w:t>
      </w:r>
      <w:r w:rsidR="00647FFB" w:rsidRPr="00BA2C9A">
        <w:t xml:space="preserve"> </w:t>
      </w:r>
      <w:r w:rsidR="000B1287" w:rsidRPr="00BA2C9A">
        <w:t>as</w:t>
      </w:r>
      <w:r w:rsidR="00647FFB" w:rsidRPr="00BA2C9A">
        <w:t xml:space="preserve"> random field</w:t>
      </w:r>
      <w:r w:rsidR="000B1287" w:rsidRPr="00BA2C9A">
        <w:t>s</w:t>
      </w:r>
      <w:r w:rsidR="00647FFB" w:rsidRPr="00BA2C9A">
        <w:t xml:space="preserve">, using a </w:t>
      </w:r>
      <w:r w:rsidR="000B1287" w:rsidRPr="00BA2C9A">
        <w:t xml:space="preserve">triangulated </w:t>
      </w:r>
      <w:r w:rsidR="00647FFB" w:rsidRPr="00BA2C9A">
        <w:t xml:space="preserve">mesh </w:t>
      </w:r>
      <w:r w:rsidR="000B1287" w:rsidRPr="00BA2C9A">
        <w:t>with vertices at 350 knots to approximate a continuous spatial field</w:t>
      </w:r>
      <w:r w:rsidR="005E1879" w:rsidRPr="00BA2C9A">
        <w:t xml:space="preserve"> </w:t>
      </w:r>
      <w:r w:rsidR="0065727C" w:rsidRPr="00BA2C9A">
        <w:fldChar w:fldCharType="begin"/>
      </w:r>
      <w:ins w:id="172" w:author="Lewis Barnett" w:date="2020-06-16T14:27:00Z">
        <w:r w:rsidR="003C0549">
          <w: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del w:id="173" w:author="Lewis Barnett" w:date="2020-06-16T14:27:00Z">
        <w:r w:rsidR="00D15182" w:rsidRPr="00BA2C9A" w:rsidDel="003C0549">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del>
      <w:r w:rsidR="0065727C" w:rsidRPr="00BA2C9A">
        <w:fldChar w:fldCharType="separate"/>
      </w:r>
      <w:r w:rsidR="0065727C" w:rsidRPr="00BA2C9A">
        <w:t>(Rue et al. 2009, Lindgren et al. 2011)</w:t>
      </w:r>
      <w:r w:rsidR="0065727C" w:rsidRPr="00BA2C9A">
        <w:fldChar w:fldCharType="end"/>
      </w:r>
      <w:r w:rsidR="006454FE" w:rsidRPr="00BA2C9A">
        <w:t xml:space="preserve">. </w:t>
      </w:r>
      <w:r w:rsidR="00184203" w:rsidRPr="00BA2C9A">
        <w:t xml:space="preserve">The inclusion of year as a </w:t>
      </w:r>
      <w:r w:rsidR="00672372" w:rsidRPr="00BA2C9A">
        <w:t>factor</w:t>
      </w:r>
      <w:r w:rsidR="00184203" w:rsidRPr="00BA2C9A">
        <w:t xml:space="preserve"> centered each of the estimated spatiotemporal fields to have mean zero.</w:t>
      </w:r>
      <w:r w:rsidR="00217FEE" w:rsidRPr="00BA2C9A">
        <w:t xml:space="preserve"> 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174" w:author="Lewis Barnett" w:date="2020-06-16T14:27:00Z">
        <w:r w:rsidR="003C0549">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instrText>
        </w:r>
      </w:ins>
      <w:del w:id="175" w:author="Lewis Barnett" w:date="2020-06-16T14:27:00Z">
        <w:r w:rsidR="00E96AC2" w:rsidRPr="00BA2C9A" w:rsidDel="003C0549">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r w:rsidR="00E96AC2" w:rsidRPr="00BA2C9A">
        <w:t>(Anderson et al. In press, Tweedie 1984, Dunn and Smyth 2005)</w:t>
      </w:r>
      <w:r w:rsidR="00BF2CBC" w:rsidRPr="00BA2C9A">
        <w:fldChar w:fldCharType="end"/>
      </w:r>
      <w:r w:rsidR="002C63FC" w:rsidRPr="00BA2C9A">
        <w:t xml:space="preserve">. All estimation was done 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176"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177"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w:t>
      </w:r>
      <w:proofErr w:type="spellStart"/>
      <w:r w:rsidR="002C63FC" w:rsidRPr="00BA2C9A">
        <w:t>sdmTMB</w:t>
      </w:r>
      <w:proofErr w:type="spellEnd"/>
      <w:r w:rsidR="002C63FC" w:rsidRPr="00BA2C9A">
        <w:t xml:space="preserve"> </w:t>
      </w:r>
      <w:r w:rsidR="00713757" w:rsidRPr="00BA2C9A">
        <w:fldChar w:fldCharType="begin"/>
      </w:r>
      <w:ins w:id="178" w:author="Lewis Barnett" w:date="2020-06-16T14:27:00Z">
        <w:r w:rsidR="003C0549">
          <w: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instrText>
        </w:r>
      </w:ins>
      <w:del w:id="179" w:author="Lewis Barnett" w:date="2020-06-16T14:27:00Z">
        <w:r w:rsidR="005B69DE" w:rsidRPr="00BA2C9A" w:rsidDel="003C0549">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r w:rsidR="005B69DE" w:rsidRPr="00BA2C9A">
        <w:t>(Anderson et al. In press, Anderson 2019)</w:t>
      </w:r>
      <w:r w:rsidR="00713757" w:rsidRPr="00BA2C9A">
        <w:fldChar w:fldCharType="end"/>
      </w:r>
      <w:r w:rsidR="002C63FC" w:rsidRPr="00BA2C9A">
        <w:t xml:space="preserve"> which interfaces automatic differentiation in Template Model Builder </w:t>
      </w:r>
      <w:r w:rsidR="00BF2CBC" w:rsidRPr="00BA2C9A">
        <w:fldChar w:fldCharType="begin"/>
      </w:r>
      <w:ins w:id="180" w:author="Lewis Barnett" w:date="2020-06-16T14:27:00Z">
        <w:r w:rsidR="003C0549">
          <w: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del w:id="181" w:author="Lewis Barnett" w:date="2020-06-16T14:27:00Z">
        <w:r w:rsidR="00D15182" w:rsidRPr="00BA2C9A" w:rsidDel="003C0549">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182" w:author="Lewis Barnett" w:date="2020-06-16T14:27:00Z">
        <w:r w:rsidR="003C0549">
          <w: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del w:id="183" w:author="Lewis Barnett" w:date="2020-06-16T14:27:00Z">
        <w:r w:rsidR="00D15182" w:rsidRPr="00BA2C9A" w:rsidDel="003C0549">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r w:rsidR="00584268" w:rsidRPr="00BA2C9A">
        <w:t>Because we were interested in comparing models with different random effect structure</w:t>
      </w:r>
      <w:r w:rsidR="00306407" w:rsidRPr="00BA2C9A">
        <w:t>s (with and without the spatial-</w:t>
      </w:r>
      <w:r w:rsidR="00584268" w:rsidRPr="00BA2C9A">
        <w:t xml:space="preserve">trend field), we used restricted maximum likelihood </w:t>
      </w:r>
      <w:r w:rsidR="007B6B70" w:rsidRPr="00BA2C9A">
        <w:fldChar w:fldCharType="begin"/>
      </w:r>
      <w:ins w:id="184"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185"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REML, Zuur et al. 2009)</w:t>
      </w:r>
      <w:r w:rsidR="007B6B70" w:rsidRPr="00BA2C9A">
        <w:fldChar w:fldCharType="end"/>
      </w:r>
      <w:r w:rsidR="00584268" w:rsidRPr="00BA2C9A">
        <w:t xml:space="preserve"> to generate </w:t>
      </w:r>
      <w:proofErr w:type="spellStart"/>
      <w:r w:rsidR="00584268" w:rsidRPr="00BA2C9A">
        <w:rPr>
          <w:rFonts w:eastAsiaTheme="minorEastAsia"/>
        </w:rPr>
        <w:lastRenderedPageBreak/>
        <w:t>Akaike’s</w:t>
      </w:r>
      <w:proofErr w:type="spellEnd"/>
      <w:r w:rsidR="00584268" w:rsidRPr="00BA2C9A">
        <w:rPr>
          <w:rFonts w:eastAsiaTheme="minorEastAsia"/>
        </w:rPr>
        <w:t xml:space="preserve"> Information Criterion values for each </w:t>
      </w:r>
      <w:r w:rsidR="005B0DAC" w:rsidRPr="00BA2C9A">
        <w:rPr>
          <w:rFonts w:eastAsiaTheme="minorEastAsia"/>
        </w:rPr>
        <w:t xml:space="preserve">model </w:t>
      </w:r>
      <w:r w:rsidR="00584268" w:rsidRPr="00BA2C9A">
        <w:rPr>
          <w:rFonts w:eastAsiaTheme="minorEastAsia"/>
        </w:rPr>
        <w:fldChar w:fldCharType="begin"/>
      </w:r>
      <w:ins w:id="186" w:author="Lewis Barnett" w:date="2020-06-16T14:27:00Z">
        <w:r w:rsidR="003C0549">
          <w:rPr>
            <w:rFonts w:eastAsiaTheme="minorEastAsia"/>
          </w:rPr>
          <w: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del w:id="187" w:author="Lewis Barnett" w:date="2020-06-16T14:27:00Z">
        <w:r w:rsidR="00D15182" w:rsidRPr="00BA2C9A" w:rsidDel="003C0549">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00584268" w:rsidRPr="00BA2C9A">
        <w:rPr>
          <w:rFonts w:eastAsiaTheme="minorEastAsia"/>
        </w:rPr>
        <w:fldChar w:fldCharType="separate"/>
      </w:r>
      <w:r w:rsidR="004A4795" w:rsidRPr="00BA2C9A">
        <w:rPr>
          <w:rFonts w:eastAsiaTheme="minorEastAsia"/>
        </w:rPr>
        <w:t>(AIC, Akaike 1973)</w:t>
      </w:r>
      <w:r w:rsidR="00584268" w:rsidRPr="00BA2C9A">
        <w:rPr>
          <w:rFonts w:eastAsiaTheme="minorEastAsia"/>
        </w:rPr>
        <w:fldChar w:fldCharType="end"/>
      </w:r>
      <w:r w:rsidR="00584268"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00584268" w:rsidRPr="00BA2C9A">
        <w:t xml:space="preserve">Using AIC as a model screening tool, we found broad support for the inclusion of the </w:t>
      </w:r>
      <w:del w:id="188" w:author="Lewis.Barnett" w:date="2020-06-23T15:00:00Z">
        <w:r w:rsidR="00584268" w:rsidRPr="00BA2C9A" w:rsidDel="00087449">
          <w:delText>spatial trend</w:delText>
        </w:r>
      </w:del>
      <w:ins w:id="189" w:author="Lewis.Barnett" w:date="2020-06-23T15:00:00Z">
        <w:r w:rsidR="00087449">
          <w:t>local trend</w:t>
        </w:r>
      </w:ins>
      <w:r w:rsidR="00584268" w:rsidRPr="00BA2C9A">
        <w:t xml:space="preserve"> for these </w:t>
      </w:r>
      <w:r w:rsidR="006F0B46" w:rsidRPr="00BA2C9A">
        <w:t>19</w:t>
      </w:r>
      <w:r w:rsidR="00584268" w:rsidRPr="00BA2C9A">
        <w:t xml:space="preserve"> species, with the trend model generating lower AIC values in 1</w:t>
      </w:r>
      <w:r w:rsidR="006F0B46" w:rsidRPr="00BA2C9A">
        <w:t>7</w:t>
      </w:r>
      <w:r w:rsidR="00584268" w:rsidRPr="00BA2C9A">
        <w:t xml:space="preserve"> of the </w:t>
      </w:r>
      <w:r w:rsidR="006F0B46" w:rsidRPr="00BA2C9A">
        <w:t>19</w:t>
      </w:r>
      <w:r w:rsidR="00584268"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00584268" w:rsidRPr="00BA2C9A">
        <w:t xml:space="preserve">(Table </w:t>
      </w:r>
      <w:r w:rsidR="00574E5B" w:rsidRPr="00BA2C9A">
        <w:t>S3</w:t>
      </w:r>
      <w:r w:rsidR="00584268" w:rsidRPr="00BA2C9A">
        <w:t>).</w:t>
      </w:r>
    </w:p>
    <w:p w14:paraId="6E391888" w14:textId="2E29F332" w:rsidR="00437DE9" w:rsidRPr="00BA2C9A" w:rsidRDefault="00D12954" w:rsidP="00D26510">
      <w:pPr>
        <w:spacing w:after="120" w:line="480" w:lineRule="auto"/>
        <w:ind w:firstLine="720"/>
      </w:pPr>
      <w:r w:rsidRPr="00BA2C9A">
        <w:t xml:space="preserve">Given the evidence supporting the </w:t>
      </w:r>
      <w:r w:rsidR="00306407" w:rsidRPr="00BA2C9A">
        <w:t>spatial-trend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w:t>
      </w:r>
      <w:del w:id="190" w:author="Lewis.Barnett" w:date="2020-06-23T15:00:00Z">
        <w:r w:rsidR="00A37B6E" w:rsidRPr="00BA2C9A" w:rsidDel="00087449">
          <w:delText>spatial trend</w:delText>
        </w:r>
      </w:del>
      <w:ins w:id="191" w:author="Lewis.Barnett" w:date="2020-06-23T15:00:00Z">
        <w:r w:rsidR="00087449">
          <w:t>local trend</w:t>
        </w:r>
      </w:ins>
      <w:r w:rsidR="00A37B6E" w:rsidRPr="00BA2C9A">
        <w:t xml:space="preserve">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428ABF26" w:rsidR="00986655" w:rsidRPr="00BA2C9A" w:rsidRDefault="00437DE9" w:rsidP="00D26510">
      <w:pPr>
        <w:spacing w:after="120" w:line="480" w:lineRule="auto"/>
        <w:rPr>
          <w:i/>
        </w:rPr>
      </w:pPr>
      <w:r w:rsidRPr="00BA2C9A">
        <w:rPr>
          <w:i/>
        </w:rPr>
        <w:t xml:space="preserve">Using </w:t>
      </w:r>
      <w:del w:id="192" w:author="Lewis.Barnett" w:date="2020-06-23T15:00:00Z">
        <w:r w:rsidRPr="00BA2C9A" w:rsidDel="00087449">
          <w:rPr>
            <w:i/>
          </w:rPr>
          <w:delText>spatial trend</w:delText>
        </w:r>
      </w:del>
      <w:ins w:id="193" w:author="Lewis.Barnett" w:date="2020-06-23T15:00:00Z">
        <w:r w:rsidR="00087449">
          <w:rPr>
            <w:i/>
          </w:rPr>
          <w:t>local trend</w:t>
        </w:r>
      </w:ins>
      <w:r w:rsidRPr="00BA2C9A">
        <w:rPr>
          <w:i/>
        </w:rPr>
        <w:t>s as indicators of change</w:t>
      </w:r>
    </w:p>
    <w:p w14:paraId="43D39E36" w14:textId="5F036E9D"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w:t>
      </w:r>
      <w:del w:id="194" w:author="Lewis.Barnett" w:date="2020-06-23T15:00:00Z">
        <w:r w:rsidR="00032B0B" w:rsidRPr="00BA2C9A" w:rsidDel="00087449">
          <w:rPr>
            <w:rFonts w:ascii="Times New Roman" w:hAnsi="Times New Roman" w:cs="Times New Roman"/>
          </w:rPr>
          <w:delText>spatial trend</w:delText>
        </w:r>
      </w:del>
      <w:ins w:id="195" w:author="Lewis.Barnett" w:date="2020-06-23T15:00:00Z">
        <w:r w:rsidR="00087449">
          <w:rPr>
            <w:rFonts w:ascii="Times New Roman" w:hAnsi="Times New Roman" w:cs="Times New Roman"/>
          </w:rPr>
          <w:t>local trend</w:t>
        </w:r>
      </w:ins>
      <w:r w:rsidR="00032B0B" w:rsidRPr="00BA2C9A">
        <w:rPr>
          <w:rFonts w:ascii="Times New Roman" w:hAnsi="Times New Roman" w:cs="Times New Roman"/>
        </w:rPr>
        <w:t xml:space="preserve"> </w:t>
      </w:r>
      <w:r w:rsidR="00C63E8E" w:rsidRPr="00BA2C9A">
        <w:rPr>
          <w:rFonts w:ascii="Times New Roman" w:hAnsi="Times New Roman" w:cs="Times New Roman"/>
        </w:rPr>
        <w:t xml:space="preserve">and mean predicted density </w:t>
      </w:r>
      <w:proofErr w:type="spellStart"/>
      <w:r w:rsidR="00C63E8E" w:rsidRPr="00BA2C9A">
        <w:rPr>
          <w:rFonts w:ascii="Times New Roman" w:hAnsi="Times New Roman" w:cs="Times New Roman"/>
        </w:rPr>
        <w:t xml:space="preserve">over </w:t>
      </w:r>
      <w:r w:rsidR="005209B4" w:rsidRPr="00BA2C9A">
        <w:rPr>
          <w:rFonts w:ascii="Times New Roman" w:hAnsi="Times New Roman" w:cs="Times New Roman"/>
        </w:rPr>
        <w:t>all</w:t>
      </w:r>
      <w:proofErr w:type="spellEnd"/>
      <w:r w:rsidR="005209B4" w:rsidRPr="00BA2C9A">
        <w:rPr>
          <w:rFonts w:ascii="Times New Roman" w:hAnsi="Times New Roman" w:cs="Times New Roman"/>
        </w:rPr>
        <w:t xml:space="preserve">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w:t>
      </w:r>
      <w:del w:id="196" w:author="Lewis.Barnett" w:date="2020-06-23T15:00:00Z">
        <w:r w:rsidR="00C63E8E" w:rsidRPr="00BA2C9A" w:rsidDel="00087449">
          <w:rPr>
            <w:rFonts w:ascii="Times New Roman" w:hAnsi="Times New Roman" w:cs="Times New Roman"/>
          </w:rPr>
          <w:delText>spatial trend</w:delText>
        </w:r>
      </w:del>
      <w:ins w:id="197" w:author="Lewis.Barnett" w:date="2020-06-23T15:00:00Z">
        <w:r w:rsidR="00087449">
          <w:rPr>
            <w:rFonts w:ascii="Times New Roman" w:hAnsi="Times New Roman" w:cs="Times New Roman"/>
          </w:rPr>
          <w:t>local trend</w:t>
        </w:r>
      </w:ins>
      <w:r w:rsidR="00C63E8E" w:rsidRPr="00BA2C9A">
        <w:rPr>
          <w:rFonts w:ascii="Times New Roman" w:hAnsi="Times New Roman" w:cs="Times New Roman"/>
        </w:rPr>
        <w:t xml:space="preserve">, 2) </w:t>
      </w:r>
      <w:r w:rsidR="00032B0B" w:rsidRPr="00BA2C9A">
        <w:rPr>
          <w:rFonts w:ascii="Times New Roman" w:hAnsi="Times New Roman" w:cs="Times New Roman"/>
        </w:rPr>
        <w:t xml:space="preserve">regional </w:t>
      </w:r>
      <w:r w:rsidR="00032437" w:rsidRPr="00BA2C9A">
        <w:rPr>
          <w:rFonts w:ascii="Times New Roman" w:hAnsi="Times New Roman" w:cs="Times New Roman"/>
        </w:rPr>
        <w:lastRenderedPageBreak/>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proofErr w:type="spellStart"/>
      <w:r w:rsidR="00032B0B" w:rsidRPr="00BA2C9A">
        <w:rPr>
          <w:rFonts w:ascii="Times New Roman" w:hAnsi="Times New Roman" w:cs="Times New Roman"/>
        </w:rPr>
        <w:t>coastwide</w:t>
      </w:r>
      <w:proofErr w:type="spellEnd"/>
      <w:r w:rsidR="00032B0B" w:rsidRPr="00BA2C9A">
        <w:rPr>
          <w:rFonts w:ascii="Times New Roman" w:hAnsi="Times New Roman" w:cs="Times New Roman"/>
        </w:rPr>
        <w:t xml:space="preserve"> COG calculated from predicted densities</w:t>
      </w:r>
      <w:r w:rsidR="00A62F88" w:rsidRPr="00BA2C9A">
        <w:rPr>
          <w:rFonts w:ascii="Times New Roman" w:hAnsi="Times New Roman" w:cs="Times New Roman"/>
        </w:rPr>
        <w:t xml:space="preserve"> </w:t>
      </w:r>
      <m:oMath>
        <m:r>
          <w:rPr>
            <w:rFonts w:ascii="Cambria Math" w:hAnsi="Cambria Math" w:cs="Times New Roman"/>
          </w:rPr>
          <m:t>u</m:t>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s</w:t>
      </w:r>
      <w:r w:rsidR="00306407" w:rsidRPr="00BA2C9A">
        <w:rPr>
          <w:rFonts w:ascii="Times New Roman" w:hAnsi="Times New Roman" w:cs="Times New Roman"/>
        </w:rPr>
        <w:t>patial-</w:t>
      </w:r>
      <w:r w:rsidR="0089470C" w:rsidRPr="00BA2C9A">
        <w:rPr>
          <w:rFonts w:ascii="Times New Roman" w:hAnsi="Times New Roman" w:cs="Times New Roman"/>
        </w:rPr>
        <w:t>trend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w:t>
      </w:r>
      <w:proofErr w:type="spellStart"/>
      <w:r w:rsidR="0089470C" w:rsidRPr="00BA2C9A">
        <w:rPr>
          <w:rFonts w:ascii="Times New Roman" w:hAnsi="Times New Roman" w:cs="Times New Roman"/>
        </w:rPr>
        <w:t>groundfish</w:t>
      </w:r>
      <w:proofErr w:type="spellEnd"/>
      <w:r w:rsidR="0089470C" w:rsidRPr="00BA2C9A">
        <w:rPr>
          <w:rFonts w:ascii="Times New Roman" w:hAnsi="Times New Roman" w:cs="Times New Roman"/>
        </w:rPr>
        <w:t xml:space="preserve"> application, we </w:t>
      </w:r>
      <w:r w:rsidR="00E14054" w:rsidRPr="00BA2C9A">
        <w:rPr>
          <w:rFonts w:ascii="Times New Roman" w:hAnsi="Times New Roman" w:cs="Times New Roman"/>
        </w:rPr>
        <w:t xml:space="preserve">used the partitioning around </w:t>
      </w:r>
      <w:proofErr w:type="spellStart"/>
      <w:r w:rsidR="00E14054" w:rsidRPr="00BA2C9A">
        <w:rPr>
          <w:rFonts w:ascii="Times New Roman" w:hAnsi="Times New Roman" w:cs="Times New Roman"/>
        </w:rPr>
        <w:t>medo</w:t>
      </w:r>
      <w:r w:rsidR="0007109D" w:rsidRPr="00BA2C9A">
        <w:rPr>
          <w:rFonts w:ascii="Times New Roman" w:hAnsi="Times New Roman" w:cs="Times New Roman"/>
        </w:rPr>
        <w:t>i</w:t>
      </w:r>
      <w:r w:rsidR="00E14054" w:rsidRPr="00BA2C9A">
        <w:rPr>
          <w:rFonts w:ascii="Times New Roman" w:hAnsi="Times New Roman" w:cs="Times New Roman"/>
        </w:rPr>
        <w:t>ds</w:t>
      </w:r>
      <w:proofErr w:type="spellEnd"/>
      <w:r w:rsidR="00E14054" w:rsidRPr="00BA2C9A">
        <w:rPr>
          <w:rFonts w:ascii="Times New Roman" w:hAnsi="Times New Roman" w:cs="Times New Roman"/>
        </w:rPr>
        <w:t xml:space="preserve">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198"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199"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fpc” and “cluster”, Hennig 2019, Maechler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200"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201"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Reynolds et al. 2006, Kaufman and Rousseeuw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w:t>
      </w:r>
      <w:del w:id="202" w:author="Lewis.Barnett" w:date="2020-06-23T15:00:00Z">
        <w:r w:rsidR="0089470C" w:rsidRPr="00BA2C9A" w:rsidDel="00087449">
          <w:rPr>
            <w:rFonts w:ascii="Times New Roman" w:hAnsi="Times New Roman" w:cs="Times New Roman"/>
          </w:rPr>
          <w:delText>spatial trend</w:delText>
        </w:r>
      </w:del>
      <w:ins w:id="203" w:author="Lewis.Barnett" w:date="2020-06-23T15:00:00Z">
        <w:r w:rsidR="00087449">
          <w:rPr>
            <w:rFonts w:ascii="Times New Roman" w:hAnsi="Times New Roman" w:cs="Times New Roman"/>
          </w:rPr>
          <w:t>local trend</w:t>
        </w:r>
      </w:ins>
      <w:r w:rsidR="0089470C" w:rsidRPr="00BA2C9A">
        <w:rPr>
          <w:rFonts w:ascii="Times New Roman" w:hAnsi="Times New Roman" w:cs="Times New Roman"/>
        </w:rPr>
        <w:t xml:space="preserve">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r w:rsidR="00373951" w:rsidRPr="00BA2C9A">
        <w:rPr>
          <w:rFonts w:ascii="Times New Roman" w:hAnsi="Times New Roman" w:cs="Times New Roman"/>
        </w:rPr>
        <w:t>For other 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204"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205"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Kaufman and Rousseeuw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102B6F59"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w:t>
      </w:r>
      <w:del w:id="206" w:author="Lewis.Barnett" w:date="2020-06-23T15:00:00Z">
        <w:r w:rsidDel="00087449">
          <w:delText>spatial trend</w:delText>
        </w:r>
      </w:del>
      <w:ins w:id="207" w:author="Lewis.Barnett" w:date="2020-06-23T15:00:00Z">
        <w:r w:rsidR="00087449">
          <w:t>local trend</w:t>
        </w:r>
      </w:ins>
      <w:r>
        <w:t xml:space="preserve">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w:t>
      </w:r>
      <w:r>
        <w:lastRenderedPageBreak/>
        <w:t xml:space="preserve">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65E7C68F" w:rsidR="005B5CB5" w:rsidRDefault="00B21799" w:rsidP="00D26510">
      <w:pPr>
        <w:keepNext/>
        <w:spacing w:after="120" w:line="480"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 xml:space="preserve">Our cluster analysis of the estimated </w:t>
      </w:r>
      <w:del w:id="208" w:author="Lewis.Barnett" w:date="2020-06-23T15:00:00Z">
        <w:r w:rsidR="0089470C" w:rsidDel="00087449">
          <w:delText>spatial trend</w:delText>
        </w:r>
      </w:del>
      <w:ins w:id="209" w:author="Lewis.Barnett" w:date="2020-06-23T15:00:00Z">
        <w:r w:rsidR="00087449">
          <w:t>local trend</w:t>
        </w:r>
      </w:ins>
      <w:r w:rsidR="0089470C">
        <w:t xml:space="preserve">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the spatial-</w:t>
      </w:r>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w:t>
      </w:r>
      <w:proofErr w:type="spellStart"/>
      <w:r w:rsidR="005B5CB5">
        <w:t>coastwide</w:t>
      </w:r>
      <w:proofErr w:type="spellEnd"/>
      <w:r w:rsidR="005B5CB5">
        <w:t xml:space="preserve"> COG.</w:t>
      </w:r>
      <w:r w:rsidR="00DC32E2">
        <w:t xml:space="preserve"> </w:t>
      </w:r>
    </w:p>
    <w:p w14:paraId="2E6C10B8" w14:textId="501529D9"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w:t>
      </w:r>
      <w:r w:rsidR="00CF6BCC">
        <w:lastRenderedPageBreak/>
        <w:t xml:space="preserve">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w:t>
      </w:r>
      <w:del w:id="210" w:author="Lewis.Barnett" w:date="2020-06-23T15:00:00Z">
        <w:r w:rsidR="00F664D4" w:rsidDel="00087449">
          <w:delText>spatial trend</w:delText>
        </w:r>
      </w:del>
      <w:ins w:id="211" w:author="Lewis.Barnett" w:date="2020-06-23T15:00:00Z">
        <w:r w:rsidR="00087449">
          <w:t>local trend</w:t>
        </w:r>
      </w:ins>
      <w:r w:rsidR="00F664D4">
        <w:t xml:space="preserve">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78456091" w:rsidR="00386DC1" w:rsidRDefault="000631C2" w:rsidP="00D26510">
      <w:pPr>
        <w:spacing w:after="120" w:line="480" w:lineRule="auto"/>
      </w:pPr>
      <w:r>
        <w:tab/>
      </w:r>
      <w:r w:rsidR="0089470C">
        <w:t>Examining the</w:t>
      </w:r>
      <w:r>
        <w:t xml:space="preserve"> predictions of the </w:t>
      </w:r>
      <w:del w:id="212" w:author="Lewis.Barnett" w:date="2020-06-23T15:00:00Z">
        <w:r w:rsidDel="00087449">
          <w:delText>spatial trend</w:delText>
        </w:r>
      </w:del>
      <w:ins w:id="213" w:author="Lewis.Barnett" w:date="2020-06-23T15:00:00Z">
        <w:r w:rsidR="00087449">
          <w:t>local trend</w:t>
        </w:r>
      </w:ins>
      <w:r>
        <w:t xml:space="preserve">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w:t>
      </w:r>
      <w:proofErr w:type="spellStart"/>
      <w:r w:rsidR="00D93BDD" w:rsidRPr="00D766A8">
        <w:rPr>
          <w:i/>
          <w:iCs/>
        </w:rPr>
        <w:t>stom</w:t>
      </w:r>
      <w:r w:rsidR="00D66A11">
        <w:rPr>
          <w:i/>
          <w:iCs/>
        </w:rPr>
        <w:t>i</w:t>
      </w:r>
      <w:r w:rsidR="00D93BDD" w:rsidRPr="00D766A8">
        <w:rPr>
          <w:i/>
          <w:iCs/>
        </w:rPr>
        <w:t>as</w:t>
      </w:r>
      <w:proofErr w:type="spellEnd"/>
      <w:r w:rsidR="00D93BDD">
        <w:t xml:space="preserve">) </w:t>
      </w:r>
      <w:r w:rsidR="00A349C7">
        <w:t xml:space="preserve">had a southward </w:t>
      </w:r>
      <w:r w:rsidR="001C05F4">
        <w:t>density</w:t>
      </w:r>
      <w:r w:rsidR="00A349C7">
        <w:t xml:space="preserve"> shift </w:t>
      </w:r>
      <w:r>
        <w:t xml:space="preserve">and </w:t>
      </w:r>
      <w:bookmarkStart w:id="214" w:name="_Hlk27058813"/>
      <w:proofErr w:type="spellStart"/>
      <w:r>
        <w:t>shortspine</w:t>
      </w:r>
      <w:proofErr w:type="spellEnd"/>
      <w:r>
        <w:t xml:space="preserve"> </w:t>
      </w:r>
      <w:proofErr w:type="spellStart"/>
      <w:r>
        <w:t>thornyh</w:t>
      </w:r>
      <w:bookmarkEnd w:id="214"/>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 xml:space="preserve">while the northern </w:t>
      </w:r>
      <w:r w:rsidR="009367A8">
        <w:lastRenderedPageBreak/>
        <w:t>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26DB8490"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w:t>
      </w:r>
      <w:proofErr w:type="spellStart"/>
      <w:r>
        <w:t>shortspine</w:t>
      </w:r>
      <w:proofErr w:type="spellEnd"/>
      <w:r>
        <w:t xml:space="preserve"> </w:t>
      </w:r>
      <w:proofErr w:type="spellStart"/>
      <w:r>
        <w:t>thornyhead</w:t>
      </w:r>
      <w:proofErr w:type="spellEnd"/>
      <w:r>
        <w:t xml:space="preserve">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w:t>
      </w:r>
      <w:del w:id="215" w:author="Lewis.Barnett" w:date="2020-06-23T15:00:00Z">
        <w:r w:rsidR="007A6870" w:rsidDel="00087449">
          <w:delText>spatial trend</w:delText>
        </w:r>
      </w:del>
      <w:ins w:id="216" w:author="Lewis.Barnett" w:date="2020-06-23T15:00:00Z">
        <w:r w:rsidR="00087449">
          <w:t>local trend</w:t>
        </w:r>
      </w:ins>
      <w:r w:rsidR="007A6870">
        <w:t xml:space="preserve">,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29C9295D"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w:t>
      </w:r>
      <w:proofErr w:type="spellStart"/>
      <w:r w:rsidR="009A107D">
        <w:t>bocaccio</w:t>
      </w:r>
      <w:proofErr w:type="spellEnd"/>
      <w:r w:rsidR="009A107D">
        <w:t xml:space="preserve">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coast</w:t>
      </w:r>
      <w:r w:rsidR="00CB2035">
        <w:t>-</w:t>
      </w:r>
      <w:r w:rsidR="00397D39">
        <w:t xml:space="preserve">wide, yet the </w:t>
      </w:r>
      <w:del w:id="217" w:author="Lewis.Barnett" w:date="2020-06-23T15:00:00Z">
        <w:r w:rsidR="00397D39" w:rsidDel="00087449">
          <w:delText>spatial trend</w:delText>
        </w:r>
      </w:del>
      <w:ins w:id="218" w:author="Lewis.Barnett" w:date="2020-06-23T15:00:00Z">
        <w:r w:rsidR="00087449">
          <w:t>local trend</w:t>
        </w:r>
      </w:ins>
      <w:r w:rsidR="00397D39">
        <w:t xml:space="preserve">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lastRenderedPageBreak/>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w:t>
      </w:r>
      <w:del w:id="219" w:author="Lewis.Barnett" w:date="2020-06-23T15:00:00Z">
        <w:r w:rsidR="00DE015F" w:rsidDel="00087449">
          <w:delText>spatial trend</w:delText>
        </w:r>
      </w:del>
      <w:ins w:id="220" w:author="Lewis.Barnett" w:date="2020-06-23T15:00:00Z">
        <w:r w:rsidR="00087449">
          <w:t>local trend</w:t>
        </w:r>
      </w:ins>
      <w:r w:rsidR="00DE015F">
        <w:t xml:space="preserve">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2F91416D"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w:t>
      </w:r>
      <w:del w:id="221" w:author="Lewis.Barnett" w:date="2020-06-23T15:00:00Z">
        <w:r w:rsidR="00DE7E57" w:rsidDel="00087449">
          <w:delText>spatial trend</w:delText>
        </w:r>
      </w:del>
      <w:ins w:id="222" w:author="Lewis.Barnett" w:date="2020-06-23T15:00:00Z">
        <w:r w:rsidR="00087449">
          <w:t>local trend</w:t>
        </w:r>
      </w:ins>
      <w:r w:rsidR="00DE7E57">
        <w:t xml:space="preserve">s </w:t>
      </w:r>
      <w:r w:rsidR="0089470C">
        <w:t xml:space="preserve">in simulated data and reveal </w:t>
      </w:r>
      <w:r w:rsidR="00DE7E57">
        <w:t xml:space="preserve">nuanced </w:t>
      </w:r>
      <w:del w:id="223" w:author="Lewis.Barnett" w:date="2020-06-23T15:00:00Z">
        <w:r w:rsidR="00DE7E57" w:rsidDel="00087449">
          <w:delText>spatial trend</w:delText>
        </w:r>
      </w:del>
      <w:ins w:id="224" w:author="Lewis.Barnett" w:date="2020-06-23T15:00:00Z">
        <w:r w:rsidR="00087449">
          <w:t>local trend</w:t>
        </w:r>
      </w:ins>
      <w:r w:rsidR="00DE7E57">
        <w:t xml:space="preserve">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225" w:author="Lewis Barnett" w:date="2020-06-16T14:27:00Z">
        <w:r w:rsidR="003C0549">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226" w:author="Lewis Barnett" w:date="2020-06-16T14:27:00Z">
        <w:r w:rsidR="00D15182" w:rsidDel="003C0549">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r w:rsidR="005B0BF6" w:rsidRPr="005B0BF6">
        <w:t xml:space="preserve">(Woillez et al. 2009, </w:t>
      </w:r>
      <w:r w:rsidR="005B0BF6" w:rsidRPr="005B0BF6">
        <w:lastRenderedPageBreak/>
        <w:t>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w:t>
      </w:r>
      <w:del w:id="227" w:author="Lewis.Barnett" w:date="2020-06-23T15:00:00Z">
        <w:r w:rsidR="00853945" w:rsidDel="00087449">
          <w:delText>spatial trend</w:delText>
        </w:r>
      </w:del>
      <w:ins w:id="228" w:author="Lewis.Barnett" w:date="2020-06-23T15:00:00Z">
        <w:r w:rsidR="00087449">
          <w:t>local trend</w:t>
        </w:r>
      </w:ins>
      <w:r w:rsidR="00853945">
        <w:t xml:space="preserve">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2D8CBFB4" w:rsidR="00DE7E57" w:rsidRDefault="0044347D" w:rsidP="00D26510">
      <w:pPr>
        <w:spacing w:after="120" w:line="480"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 xml:space="preserve">ose without a </w:t>
      </w:r>
      <w:del w:id="229" w:author="Lewis.Barnett" w:date="2020-06-23T15:00:00Z">
        <w:r w:rsidDel="00087449">
          <w:delText>spatial trend</w:delText>
        </w:r>
      </w:del>
      <w:ins w:id="230" w:author="Lewis.Barnett" w:date="2020-06-23T15:00:00Z">
        <w:r w:rsidR="00087449">
          <w:t>local trend</w:t>
        </w:r>
      </w:ins>
      <w:r>
        <w:t>.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ins w:id="231"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232"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w:t>
      </w:r>
      <w:del w:id="233" w:author="Lewis.Barnett" w:date="2020-06-23T15:00:00Z">
        <w:r w:rsidR="003C71A3" w:rsidDel="00087449">
          <w:delText>spatial trend</w:delText>
        </w:r>
      </w:del>
      <w:ins w:id="234" w:author="Lewis.Barnett" w:date="2020-06-23T15:00:00Z">
        <w:r w:rsidR="00087449">
          <w:t>local trend</w:t>
        </w:r>
      </w:ins>
      <w:r w:rsidR="003C71A3">
        <w:t xml:space="preserve">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w:t>
      </w:r>
      <w:del w:id="235" w:author="Lewis.Barnett" w:date="2020-06-23T15:00:00Z">
        <w:r w:rsidR="00A77853" w:rsidDel="00087449">
          <w:delText>spatial trend</w:delText>
        </w:r>
      </w:del>
      <w:ins w:id="236" w:author="Lewis.Barnett" w:date="2020-06-23T15:00:00Z">
        <w:r w:rsidR="00087449">
          <w:t>local trend</w:t>
        </w:r>
      </w:ins>
      <w:r w:rsidR="00A77853">
        <w:t xml:space="preserve">, yet this is to be expected in the same way that any trend is less detectable given </w:t>
      </w:r>
      <w:r w:rsidR="00C30DD6">
        <w:t>noisier data</w:t>
      </w:r>
      <w:r w:rsidR="00F6236A">
        <w:t xml:space="preserve"> </w:t>
      </w:r>
      <w:r>
        <w:fldChar w:fldCharType="begin"/>
      </w:r>
      <w:ins w:id="237"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238"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 xml:space="preserve">We expect that the </w:t>
      </w:r>
      <w:r w:rsidR="004D7818">
        <w:lastRenderedPageBreak/>
        <w:t>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proofErr w:type="spellStart"/>
      <w:r w:rsidR="00D15182">
        <w:t>groundfish</w:t>
      </w:r>
      <w:proofErr w:type="spellEnd"/>
      <w:r w:rsidR="00D15182">
        <w:t xml:space="preserve">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239"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240"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Kotwicki and Ono 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del w:id="241" w:author="Lewis.Barnett" w:date="2020-06-23T15:00:00Z">
        <w:r w:rsidR="00EF627A" w:rsidDel="00087449">
          <w:delText xml:space="preserve">spatial </w:delText>
        </w:r>
        <w:r w:rsidR="009200D7" w:rsidDel="00087449">
          <w:delText>trend</w:delText>
        </w:r>
      </w:del>
      <w:ins w:id="242" w:author="Lewis.Barnett" w:date="2020-06-23T15:00:00Z">
        <w:r w:rsidR="00087449">
          <w:t>local trend</w:t>
        </w:r>
      </w:ins>
      <w:r w:rsidR="009200D7">
        <w:t xml:space="preserve"> structure over the models used here.</w:t>
      </w:r>
    </w:p>
    <w:p w14:paraId="66301DFC" w14:textId="5F0E0E53"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ins w:id="243" w:author="Lewis Barnett" w:date="2020-06-16T14:27:00Z">
        <w:r w:rsidR="003C0549">
          <w: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del w:id="244" w:author="Lewis Barnett" w:date="2020-06-16T14:27:00Z">
        <w:r w:rsidR="00D15182" w:rsidDel="003C0549">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37AF238D"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w:t>
      </w:r>
      <w:r w:rsidR="00F17B01">
        <w:lastRenderedPageBreak/>
        <w:t xml:space="preserve">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245" w:author="Lewis Barnett" w:date="2020-06-16T14:27:00Z">
        <w:r w:rsidR="003C0549">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del w:id="246" w:author="Lewis Barnett" w:date="2020-06-16T14:27:00Z">
        <w:r w:rsidR="005B0BF6" w:rsidDel="003C0549">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Pinsky et al. 2013, Kleisner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ins w:id="247"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248"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 xml:space="preserve">time scales than those explored here, as spatially-explicit trends are likely to differ between </w:t>
      </w:r>
      <w:proofErr w:type="spellStart"/>
      <w:r w:rsidR="00606D49">
        <w:t>intraan</w:t>
      </w:r>
      <w:r w:rsidR="00853945">
        <w:t>n</w:t>
      </w:r>
      <w:r w:rsidR="00606D49">
        <w:t>ual</w:t>
      </w:r>
      <w:proofErr w:type="spellEnd"/>
      <w:r w:rsidR="00606D49">
        <w:t xml:space="preserve">, </w:t>
      </w:r>
      <w:proofErr w:type="spellStart"/>
      <w:r w:rsidR="00606D49">
        <w:t>interannual</w:t>
      </w:r>
      <w:proofErr w:type="spellEnd"/>
      <w:r w:rsidR="00772CAE">
        <w:t xml:space="preserve">, and </w:t>
      </w:r>
      <w:proofErr w:type="spellStart"/>
      <w:r w:rsidR="00772CAE">
        <w:t>interdecadal</w:t>
      </w:r>
      <w:proofErr w:type="spellEnd"/>
      <w:r w:rsidR="00772CAE">
        <w:t xml:space="preserve"> time scales</w:t>
      </w:r>
      <w:r w:rsidR="00F34C9C">
        <w:t xml:space="preserve">. For example, </w:t>
      </w:r>
      <w:r w:rsidR="00772CAE">
        <w:t xml:space="preserve">event-scale analyses of the </w:t>
      </w:r>
      <w:del w:id="249" w:author="Lewis.Barnett" w:date="2020-06-23T15:00:00Z">
        <w:r w:rsidR="00772CAE" w:rsidDel="00087449">
          <w:delText>spatial trend</w:delText>
        </w:r>
      </w:del>
      <w:ins w:id="250" w:author="Lewis.Barnett" w:date="2020-06-23T15:00:00Z">
        <w:r w:rsidR="00087449">
          <w:t>local trend</w:t>
        </w:r>
      </w:ins>
      <w:r w:rsidR="00772CAE">
        <w:t xml:space="preserve">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ins w:id="251"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252"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1C43C4D6"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253" w:author="Lewis Barnett" w:date="2020-06-16T14:27:00Z">
        <w:r w:rsidR="003C0549">
          <w: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del w:id="254" w:author="Lewis Barnett" w:date="2020-06-16T14:27:00Z">
        <w:r w:rsidDel="003C0549">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Berger et al. 2017, Lowerre-Barbieri et al. 2019)</w:t>
      </w:r>
      <w:r>
        <w:fldChar w:fldCharType="end"/>
      </w:r>
      <w:r>
        <w:t xml:space="preserve">. By defining the geography of population trends and the breaks between clusters of locations with similar trends, </w:t>
      </w:r>
      <w:r>
        <w:lastRenderedPageBreak/>
        <w:t xml:space="preserve">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255"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256"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257"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258"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259" w:author="Lewis Barnett" w:date="2020-06-16T14:27:00Z">
        <w:r w:rsidR="003C0549">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del w:id="260" w:author="Lewis Barnett" w:date="2020-06-16T14:27:00Z">
        <w:r w:rsidR="006E0890" w:rsidDel="003C0549">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Huffaker 1958, Tilman and Kareiva 1997, Hassell 2000)</w:t>
      </w:r>
      <w:r w:rsidR="00B03809">
        <w:fldChar w:fldCharType="end"/>
      </w:r>
      <w:r w:rsidR="00D26510">
        <w:t>.</w:t>
      </w:r>
      <w:r w:rsidRPr="003D1119">
        <w:br w:type="page"/>
      </w:r>
    </w:p>
    <w:p w14:paraId="6A1D214C" w14:textId="42B71315" w:rsidR="0051393F" w:rsidDel="00D10A48" w:rsidRDefault="003B607E" w:rsidP="00D26510">
      <w:pPr>
        <w:spacing w:after="160" w:line="480" w:lineRule="auto"/>
        <w:rPr>
          <w:del w:id="261" w:author="Lewis Barnett" w:date="2020-06-16T16:15:00Z"/>
        </w:rPr>
      </w:pPr>
      <w:del w:id="262" w:author="Lewis Barnett" w:date="2020-06-16T16:15:00Z">
        <w:r w:rsidRPr="003B607E" w:rsidDel="00D10A48">
          <w:rPr>
            <w:noProof/>
            <w:lang w:val="en-US"/>
          </w:rPr>
          <w:lastRenderedPageBreak/>
          <w:drawing>
            <wp:inline distT="0" distB="0" distL="0" distR="0" wp14:anchorId="23D203E6" wp14:editId="0463E02E">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p>
    <w:p w14:paraId="0037C55A" w14:textId="1033481D" w:rsidR="00D10A48" w:rsidRPr="00D10A48" w:rsidRDefault="00D10A48" w:rsidP="00D26510">
      <w:pPr>
        <w:spacing w:after="160" w:line="480" w:lineRule="auto"/>
        <w:rPr>
          <w:ins w:id="263" w:author="Lewis Barnett" w:date="2020-06-16T16:15:00Z"/>
          <w:b/>
          <w:rPrChange w:id="264" w:author="Lewis Barnett" w:date="2020-06-16T16:15:00Z">
            <w:rPr>
              <w:ins w:id="265" w:author="Lewis Barnett" w:date="2020-06-16T16:15:00Z"/>
            </w:rPr>
          </w:rPrChange>
        </w:rPr>
      </w:pPr>
      <w:ins w:id="266" w:author="Lewis Barnett" w:date="2020-06-16T16:15:00Z">
        <w:r w:rsidRPr="00D10A48">
          <w:rPr>
            <w:b/>
            <w:rPrChange w:id="267" w:author="Lewis Barnett" w:date="2020-06-16T16:15:00Z">
              <w:rPr/>
            </w:rPrChange>
          </w:rPr>
          <w:t>Figure Captions</w:t>
        </w:r>
      </w:ins>
    </w:p>
    <w:p w14:paraId="35472989" w14:textId="6774B819" w:rsidR="0051393F" w:rsidRDefault="0051393F">
      <w:pPr>
        <w:spacing w:line="480" w:lineRule="auto"/>
        <w:rPr>
          <w:ins w:id="268" w:author="Lewis Barnett" w:date="2020-06-16T16:16:00Z"/>
        </w:rPr>
        <w:pPrChange w:id="269" w:author="Lewis Barnett" w:date="2020-06-16T16:16:00Z">
          <w:pPr>
            <w:spacing w:after="160" w:line="480" w:lineRule="auto"/>
          </w:pPr>
        </w:pPrChange>
      </w:pPr>
      <w:r>
        <w:t xml:space="preserve">Figure 1. Visualization of </w:t>
      </w:r>
      <w:ins w:id="270" w:author="Lewis.Barnett" w:date="2020-06-23T16:51:00Z">
        <w:r w:rsidR="00B8005E">
          <w:t>how</w:t>
        </w:r>
      </w:ins>
      <w:ins w:id="271" w:author="Lewis.Barnett" w:date="2020-06-23T16:55:00Z">
        <w:r w:rsidR="009F2CD3">
          <w:t xml:space="preserve"> the spatial distribution of population density changes over time when</w:t>
        </w:r>
      </w:ins>
      <w:ins w:id="272" w:author="Lewis.Barnett" w:date="2020-06-23T16:51:00Z">
        <w:r w:rsidR="00B8005E">
          <w:t xml:space="preserve"> </w:t>
        </w:r>
      </w:ins>
      <w:ins w:id="273" w:author="Lewis.Barnett" w:date="2020-06-23T17:00:00Z">
        <w:r w:rsidR="009F2CD3">
          <w:t xml:space="preserve">the </w:t>
        </w:r>
      </w:ins>
      <w:ins w:id="274" w:author="Lewis.Barnett" w:date="2020-06-23T16:54:00Z">
        <w:r w:rsidR="009F2CD3">
          <w:t xml:space="preserve">temporal response </w:t>
        </w:r>
      </w:ins>
      <w:ins w:id="275" w:author="Lewis.Barnett" w:date="2020-06-23T16:56:00Z">
        <w:r w:rsidR="009F2CD3">
          <w:t>differ</w:t>
        </w:r>
      </w:ins>
      <w:ins w:id="276" w:author="Lewis.Barnett" w:date="2020-06-23T17:00:00Z">
        <w:r w:rsidR="009F2CD3">
          <w:t>s</w:t>
        </w:r>
      </w:ins>
      <w:ins w:id="277" w:author="Lewis.Barnett" w:date="2020-06-23T16:56:00Z">
        <w:r w:rsidR="009F2CD3">
          <w:t xml:space="preserve"> </w:t>
        </w:r>
      </w:ins>
      <w:ins w:id="278" w:author="Lewis.Barnett" w:date="2020-06-23T16:55:00Z">
        <w:r w:rsidR="009F2CD3">
          <w:t>among locations</w:t>
        </w:r>
      </w:ins>
      <w:ins w:id="279" w:author="Lewis.Barnett" w:date="2020-06-23T16:56:00Z">
        <w:r w:rsidR="009F2CD3">
          <w:t>.</w:t>
        </w:r>
      </w:ins>
      <w:ins w:id="280" w:author="Lewis.Barnett" w:date="2020-06-23T16:55:00Z">
        <w:r w:rsidR="009F2CD3">
          <w:t xml:space="preserve"> </w:t>
        </w:r>
      </w:ins>
      <w:ins w:id="281" w:author="Lewis.Barnett" w:date="2020-06-23T16:58:00Z">
        <w:r w:rsidR="009F2CD3">
          <w:t>P</w:t>
        </w:r>
      </w:ins>
      <w:del w:id="282" w:author="Lewis.Barnett" w:date="2020-06-23T16:44:00Z">
        <w:r w:rsidDel="00B8005E">
          <w:delText xml:space="preserve">the </w:delText>
        </w:r>
      </w:del>
      <w:ins w:id="283" w:author="Lewis.Barnett" w:date="2020-06-23T16:43:00Z">
        <w:r w:rsidR="00B8005E">
          <w:t xml:space="preserve">redictions </w:t>
        </w:r>
      </w:ins>
      <w:ins w:id="284" w:author="Lewis.Barnett" w:date="2020-06-23T16:59:00Z">
        <w:r w:rsidR="009F2CD3">
          <w:t xml:space="preserve">are shown </w:t>
        </w:r>
      </w:ins>
      <w:ins w:id="285" w:author="Lewis.Barnett" w:date="2020-06-23T16:43:00Z">
        <w:r w:rsidR="00B8005E">
          <w:t xml:space="preserve">from </w:t>
        </w:r>
      </w:ins>
      <w:ins w:id="286" w:author="Lewis.Barnett" w:date="2020-06-23T16:44:00Z">
        <w:r w:rsidR="00B8005E">
          <w:t xml:space="preserve">the </w:t>
        </w:r>
      </w:ins>
      <w:del w:id="287" w:author="Lewis.Barnett" w:date="2020-06-23T16:45:00Z">
        <w:r w:rsidDel="00B8005E">
          <w:delText xml:space="preserve">spatiotemporal </w:delText>
        </w:r>
      </w:del>
      <w:ins w:id="288" w:author="Lewis.Barnett" w:date="2020-06-23T16:45:00Z">
        <w:r w:rsidR="00B8005E">
          <w:t>spatial and temporal</w:t>
        </w:r>
        <w:r w:rsidR="00B8005E">
          <w:t xml:space="preserve"> </w:t>
        </w:r>
      </w:ins>
      <w:del w:id="289" w:author="Lewis.Barnett" w:date="2020-06-23T16:44:00Z">
        <w:r w:rsidDel="00B8005E">
          <w:delText xml:space="preserve">component </w:delText>
        </w:r>
      </w:del>
      <w:ins w:id="290" w:author="Lewis.Barnett" w:date="2020-06-23T16:44:00Z">
        <w:r w:rsidR="00B8005E">
          <w:t>random effects</w:t>
        </w:r>
        <w:r w:rsidR="00B8005E">
          <w:t xml:space="preserve"> </w:t>
        </w:r>
      </w:ins>
      <w:r>
        <w:t xml:space="preserve">of a GLMM with </w:t>
      </w:r>
      <w:r w:rsidR="00B25A3D">
        <w:t xml:space="preserve">(top row) </w:t>
      </w:r>
      <w:r>
        <w:t xml:space="preserve">and without </w:t>
      </w:r>
      <w:r w:rsidR="00B25A3D">
        <w:t xml:space="preserve">(bottom row) </w:t>
      </w:r>
      <w:r>
        <w:t xml:space="preserve">a </w:t>
      </w:r>
      <w:ins w:id="291" w:author="Lewis.Barnett" w:date="2020-06-23T16:05:00Z">
        <w:r w:rsidR="00DA0EBF">
          <w:t>spatially varying temporal trend</w:t>
        </w:r>
      </w:ins>
      <w:del w:id="292" w:author="Lewis.Barnett" w:date="2020-06-23T15:01:00Z">
        <w:r w:rsidDel="00087449">
          <w:delText>spatial trend</w:delText>
        </w:r>
      </w:del>
      <w:ins w:id="293" w:author="Lewis.Barnett" w:date="2020-06-23T16:05:00Z">
        <w:r w:rsidR="00DA0EBF">
          <w:t xml:space="preserve"> (i.e., </w:t>
        </w:r>
      </w:ins>
      <w:ins w:id="294" w:author="Lewis.Barnett" w:date="2020-06-23T15:01:00Z">
        <w:r w:rsidR="00087449">
          <w:t>local trend</w:t>
        </w:r>
      </w:ins>
      <w:ins w:id="295" w:author="Lewis.Barnett" w:date="2020-06-23T16:05:00Z">
        <w:r w:rsidR="00DA0EBF">
          <w:t>)</w:t>
        </w:r>
      </w:ins>
      <w:r w:rsidR="00B25A3D">
        <w:t xml:space="preserve">. </w:t>
      </w:r>
      <w:del w:id="296" w:author="Lewis.Barnett" w:date="2020-06-23T16:07:00Z">
        <w:r w:rsidR="008A1E11" w:rsidDel="00DA0EBF">
          <w:delText xml:space="preserve">The </w:delText>
        </w:r>
      </w:del>
      <w:ins w:id="297" w:author="Lewis.Barnett" w:date="2020-06-23T16:07:00Z">
        <w:r w:rsidR="00DA0EBF">
          <w:t>Each</w:t>
        </w:r>
        <w:r w:rsidR="00DA0EBF">
          <w:t xml:space="preserve"> </w:t>
        </w:r>
      </w:ins>
      <w:r w:rsidR="008A1E11">
        <w:t>panel</w:t>
      </w:r>
      <w:del w:id="298" w:author="Lewis.Barnett" w:date="2020-06-23T16:07:00Z">
        <w:r w:rsidR="008A1E11" w:rsidDel="00DA0EBF">
          <w:delText>s</w:delText>
        </w:r>
      </w:del>
      <w:r w:rsidR="008A1E11">
        <w:t xml:space="preserve"> show</w:t>
      </w:r>
      <w:ins w:id="299" w:author="Lewis.Barnett" w:date="2020-06-23T16:07:00Z">
        <w:r w:rsidR="00DA0EBF">
          <w:t>s a</w:t>
        </w:r>
      </w:ins>
      <w:r w:rsidR="008A1E11">
        <w:t xml:space="preserve"> </w:t>
      </w:r>
      <w:del w:id="300" w:author="Lewis.Barnett" w:date="2020-06-23T16:06:00Z">
        <w:r w:rsidR="008A1E11" w:rsidDel="00DA0EBF">
          <w:delText>s</w:delText>
        </w:r>
        <w:r w:rsidDel="00DA0EBF">
          <w:delText xml:space="preserve">patiotemporal </w:delText>
        </w:r>
      </w:del>
      <w:r>
        <w:t>field</w:t>
      </w:r>
      <w:del w:id="301" w:author="Lewis.Barnett" w:date="2020-06-23T16:07:00Z">
        <w:r w:rsidDel="00DA0EBF">
          <w:delText>s</w:delText>
        </w:r>
      </w:del>
      <w:r>
        <w:t xml:space="preserve"> </w:t>
      </w:r>
      <w:r w:rsidR="008A1E11">
        <w:t xml:space="preserve">representing </w:t>
      </w:r>
      <w:ins w:id="302" w:author="Lewis.Barnett" w:date="2020-06-23T16:08:00Z">
        <w:r w:rsidR="00DA0EBF">
          <w:t xml:space="preserve">the spatial </w:t>
        </w:r>
      </w:ins>
      <w:r w:rsidR="008A1E11">
        <w:t xml:space="preserve">variation in </w:t>
      </w:r>
      <w:r w:rsidR="00DC79BC">
        <w:t xml:space="preserve">population </w:t>
      </w:r>
      <w:r w:rsidR="00DD4113">
        <w:t>density</w:t>
      </w:r>
      <w:del w:id="303" w:author="Lewis.Barnett" w:date="2020-06-23T16:46:00Z">
        <w:r w:rsidR="00D000A1" w:rsidDel="00B8005E">
          <w:delText xml:space="preserve"> </w:delText>
        </w:r>
      </w:del>
      <w:ins w:id="304" w:author="Lewis.Barnett" w:date="2020-06-23T16:08:00Z">
        <w:r w:rsidR="00DA0EBF">
          <w:t xml:space="preserve">, </w:t>
        </w:r>
      </w:ins>
      <w:ins w:id="305" w:author="Lewis.Barnett" w:date="2020-06-23T16:46:00Z">
        <w:r w:rsidR="00B8005E">
          <w:t xml:space="preserve">and the columns show how these patterns change over </w:t>
        </w:r>
      </w:ins>
      <w:ins w:id="306" w:author="Lewis.Barnett" w:date="2020-06-23T16:48:00Z">
        <w:r w:rsidR="00B8005E">
          <w:t xml:space="preserve">time (e.g., </w:t>
        </w:r>
      </w:ins>
      <w:ins w:id="307" w:author="Lewis.Barnett" w:date="2020-06-23T16:49:00Z">
        <w:r w:rsidR="00B8005E">
          <w:t xml:space="preserve">five </w:t>
        </w:r>
      </w:ins>
      <w:ins w:id="308" w:author="Lewis.Barnett" w:date="2020-06-23T16:48:00Z">
        <w:r w:rsidR="00B8005E">
          <w:t>years).</w:t>
        </w:r>
      </w:ins>
      <w:ins w:id="309" w:author="Lewis.Barnett" w:date="2020-06-23T16:49:00Z">
        <w:r w:rsidR="00B8005E" w:rsidDel="001111A4">
          <w:t xml:space="preserve"> </w:t>
        </w:r>
      </w:ins>
      <w:del w:id="310" w:author="Lewis.Barnett" w:date="2020-06-23T16:22:00Z">
        <w:r w:rsidR="008A1E11" w:rsidDel="001111A4">
          <w:delText>over five years</w:delText>
        </w:r>
      </w:del>
      <w:del w:id="311" w:author="Lewis.Barnett" w:date="2020-06-23T16:48:00Z">
        <w:r w:rsidDel="00B8005E">
          <w:delText>.</w:delText>
        </w:r>
        <w:r w:rsidR="00B25A3D" w:rsidDel="00B8005E">
          <w:delText xml:space="preserve"> </w:delText>
        </w:r>
      </w:del>
      <w:r w:rsidR="00B25A3D">
        <w:t xml:space="preserve">When a </w:t>
      </w:r>
      <w:ins w:id="312" w:author="Lewis.Barnett" w:date="2020-06-23T16:24:00Z">
        <w:r w:rsidR="001111A4">
          <w:t>spatially varying temporal trend</w:t>
        </w:r>
      </w:ins>
      <w:ins w:id="313" w:author="Lewis.Barnett" w:date="2020-06-23T16:49:00Z">
        <w:r w:rsidR="00B8005E">
          <w:t xml:space="preserve"> </w:t>
        </w:r>
      </w:ins>
      <w:del w:id="314" w:author="Lewis.Barnett" w:date="2020-06-23T15:01:00Z">
        <w:r w:rsidR="00B25A3D" w:rsidDel="00087449">
          <w:delText>spatial trend</w:delText>
        </w:r>
      </w:del>
      <w:del w:id="315" w:author="Lewis.Barnett" w:date="2020-06-23T16:24:00Z">
        <w:r w:rsidR="00B25A3D" w:rsidDel="001111A4">
          <w:delText xml:space="preserve"> </w:delText>
        </w:r>
      </w:del>
      <w:r w:rsidR="00B25A3D">
        <w:t>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t>
      </w:r>
      <w:ins w:id="316" w:author="Lewis.Barnett" w:date="2020-06-23T16:24:00Z">
        <w:r w:rsidR="00B8005E">
          <w:t>In con</w:t>
        </w:r>
        <w:r w:rsidR="001111A4">
          <w:t>trast, w</w:t>
        </w:r>
      </w:ins>
      <w:del w:id="317" w:author="Lewis.Barnett" w:date="2020-06-23T16:24:00Z">
        <w:r w:rsidR="00B25A3D" w:rsidDel="001111A4">
          <w:delText>W</w:delText>
        </w:r>
      </w:del>
      <w:r w:rsidR="00B25A3D">
        <w:t xml:space="preserve">hen a </w:t>
      </w:r>
      <w:ins w:id="318" w:author="Lewis.Barnett" w:date="2020-06-23T16:24:00Z">
        <w:r w:rsidR="001111A4">
          <w:t>spatially varying temporal trend</w:t>
        </w:r>
      </w:ins>
      <w:ins w:id="319" w:author="Lewis.Barnett" w:date="2020-06-23T16:50:00Z">
        <w:r w:rsidR="00B8005E">
          <w:t xml:space="preserve"> </w:t>
        </w:r>
      </w:ins>
      <w:del w:id="320" w:author="Lewis.Barnett" w:date="2020-06-23T15:01:00Z">
        <w:r w:rsidR="00B25A3D" w:rsidDel="00087449">
          <w:delText>spatial trend</w:delText>
        </w:r>
      </w:del>
      <w:del w:id="321" w:author="Lewis.Barnett" w:date="2020-06-23T16:24:00Z">
        <w:r w:rsidR="00B25A3D" w:rsidDel="001111A4">
          <w:delText xml:space="preserve"> </w:delText>
        </w:r>
      </w:del>
      <w:r w:rsidR="00B25A3D">
        <w:t xml:space="preserve">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7F635BF5" w14:textId="77777777" w:rsidR="00D10A48" w:rsidRDefault="00D10A48">
      <w:pPr>
        <w:spacing w:line="480" w:lineRule="auto"/>
        <w:pPrChange w:id="322" w:author="Lewis Barnett" w:date="2020-06-16T16:16:00Z">
          <w:pPr>
            <w:spacing w:after="160" w:line="480" w:lineRule="auto"/>
          </w:pPr>
        </w:pPrChange>
      </w:pPr>
    </w:p>
    <w:p w14:paraId="579516D2" w14:textId="0081A7CF" w:rsidR="00B83E62" w:rsidDel="00D10A48" w:rsidRDefault="00B83E62">
      <w:pPr>
        <w:spacing w:line="480" w:lineRule="auto"/>
        <w:rPr>
          <w:del w:id="323" w:author="Lewis Barnett" w:date="2020-06-16T16:15:00Z"/>
        </w:rPr>
        <w:pPrChange w:id="324" w:author="Lewis Barnett" w:date="2020-06-16T16:16:00Z">
          <w:pPr>
            <w:spacing w:after="160" w:line="480" w:lineRule="auto"/>
          </w:pPr>
        </w:pPrChange>
      </w:pPr>
    </w:p>
    <w:p w14:paraId="63345EBB" w14:textId="090F70A4" w:rsidR="00A939E4" w:rsidDel="00D10A48" w:rsidRDefault="00F4316E">
      <w:pPr>
        <w:spacing w:line="480" w:lineRule="auto"/>
        <w:rPr>
          <w:del w:id="325" w:author="Lewis Barnett" w:date="2020-06-16T16:15:00Z"/>
          <w:vertAlign w:val="subscript"/>
        </w:rPr>
        <w:pPrChange w:id="326" w:author="Lewis Barnett" w:date="2020-06-16T16:16:00Z">
          <w:pPr>
            <w:spacing w:after="160" w:line="480" w:lineRule="auto"/>
            <w:jc w:val="center"/>
          </w:pPr>
        </w:pPrChange>
      </w:pPr>
      <w:del w:id="327" w:author="Lewis Barnett" w:date="2020-06-16T16:15:00Z">
        <w:r w:rsidDel="00D10A48">
          <w:rPr>
            <w:noProof/>
            <w:lang w:val="en-US"/>
          </w:rPr>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Del="00D10A48" w:rsidRDefault="00A939E4">
      <w:pPr>
        <w:spacing w:line="480" w:lineRule="auto"/>
        <w:rPr>
          <w:del w:id="328" w:author="Lewis Barnett" w:date="2020-06-16T16:16:00Z"/>
        </w:rPr>
        <w:pPrChange w:id="329" w:author="Lewis Barnett" w:date="2020-06-16T16:16:00Z">
          <w:pPr>
            <w:spacing w:after="160" w:line="480" w:lineRule="auto"/>
          </w:pPr>
        </w:pPrChange>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w:t>
      </w:r>
      <w:proofErr w:type="spellStart"/>
      <w:r w:rsidR="0049381F">
        <w:t>groundfish</w:t>
      </w:r>
      <w:proofErr w:type="spellEnd"/>
      <w:r w:rsidR="0049381F">
        <w:t xml:space="preserve">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50D64EAC" w14:textId="77777777" w:rsidR="00D10A48" w:rsidRDefault="00D10A48">
      <w:pPr>
        <w:spacing w:line="480" w:lineRule="auto"/>
        <w:rPr>
          <w:ins w:id="330" w:author="Lewis Barnett" w:date="2020-06-16T16:16:00Z"/>
        </w:rPr>
        <w:pPrChange w:id="331" w:author="Lewis Barnett" w:date="2020-06-16T16:16:00Z">
          <w:pPr>
            <w:spacing w:after="160" w:line="480" w:lineRule="auto"/>
          </w:pPr>
        </w:pPrChange>
      </w:pPr>
    </w:p>
    <w:p w14:paraId="0AA39DC8" w14:textId="7F15A8ED" w:rsidR="005437A8" w:rsidRDefault="0071148D">
      <w:pPr>
        <w:spacing w:line="480" w:lineRule="auto"/>
        <w:pPrChange w:id="332" w:author="Lewis Barnett" w:date="2020-06-16T16:16:00Z">
          <w:pPr>
            <w:spacing w:after="160" w:line="480" w:lineRule="auto"/>
          </w:pPr>
        </w:pPrChange>
      </w:pPr>
      <w:del w:id="333" w:author="Lewis Barnett" w:date="2020-06-16T16:16:00Z">
        <w:r w:rsidDel="00D10A48">
          <w:rPr>
            <w:noProof/>
            <w:lang w:val="en-US"/>
          </w:rPr>
          <w:drawing>
            <wp:inline distT="0" distB="0" distL="0" distR="0" wp14:anchorId="6C961128" wp14:editId="7CFE864D">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14115"/>
                      </a:xfrm>
                      <a:prstGeom prst="rect">
                        <a:avLst/>
                      </a:prstGeom>
                    </pic:spPr>
                  </pic:pic>
                </a:graphicData>
              </a:graphic>
            </wp:inline>
          </w:drawing>
        </w:r>
      </w:del>
    </w:p>
    <w:p w14:paraId="01EDE1FD" w14:textId="54EA6422" w:rsidR="00D10A48" w:rsidRDefault="005437A8">
      <w:pPr>
        <w:spacing w:line="480" w:lineRule="auto"/>
        <w:rPr>
          <w:ins w:id="334" w:author="Lewis Barnett" w:date="2020-06-16T16:17:00Z"/>
          <w:rFonts w:eastAsiaTheme="minorEastAsia"/>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w:t>
      </w:r>
      <w:del w:id="335" w:author="Lewis.Barnett" w:date="2020-06-23T15:01:00Z">
        <w:r w:rsidR="0051393F" w:rsidDel="00087449">
          <w:delText>spatial trend</w:delText>
        </w:r>
      </w:del>
      <w:ins w:id="336" w:author="Lewis.Barnett" w:date="2020-06-23T15:01:00Z">
        <w:r w:rsidR="00087449">
          <w:t>local trend</w:t>
        </w:r>
      </w:ins>
      <w:r w:rsidR="0051393F">
        <w:t xml:space="preserve">. </w:t>
      </w:r>
      <w:moveFromRangeStart w:id="337" w:author="Lewis Barnett" w:date="2020-06-16T14:06:00Z" w:name="move43208830"/>
      <w:moveFrom w:id="338"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337"/>
      <w:moveToRangeStart w:id="339" w:author="Lewis Barnett" w:date="2020-06-12T16:03:00Z" w:name="move42870026"/>
      <w:moveTo w:id="340"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spatial-trend random effect values</w:t>
        </w:r>
      </w:moveTo>
      <w:ins w:id="341" w:author="Lewis Barnett" w:date="2020-06-16T14:03:00Z">
        <w:r w:rsidR="00B610B9">
          <w:rPr>
            <w:rFonts w:eastAsiaTheme="minorEastAsia"/>
          </w:rPr>
          <w:t xml:space="preserve"> at each location</w:t>
        </w:r>
      </w:ins>
      <w:moveTo w:id="342" w:author="Lewis Barnett" w:date="2020-06-12T16:03:00Z">
        <w:r w:rsidR="00E53D46" w:rsidRPr="00B610B9">
          <w:rPr>
            <w:rFonts w:eastAsiaTheme="minorEastAsia"/>
            <w:b/>
            <w:rPrChange w:id="343" w:author="Lewis Barnett" w:date="2020-06-16T14:03:00Z">
              <w:rPr>
                <w:rFonts w:eastAsiaTheme="minorEastAsia"/>
              </w:rPr>
            </w:rPrChange>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s</m:t>
              </m:r>
            </m:sub>
          </m:sSub>
        </m:oMath>
        <w:r w:rsidR="00E53D46">
          <w:rPr>
            <w:rFonts w:eastAsiaTheme="minorEastAsia"/>
          </w:rPr>
          <w:t xml:space="preserve"> and their estimate, respectively.</w:t>
        </w:r>
      </w:moveTo>
      <w:moveToRangeEnd w:id="339"/>
      <w:ins w:id="344" w:author="Lewis Barnett" w:date="2020-06-12T16:03:00Z">
        <w:r w:rsidR="00E53D46">
          <w:rPr>
            <w:rFonts w:eastAsiaTheme="minorEastAsia"/>
          </w:rPr>
          <w:t xml:space="preserve"> </w:t>
        </w:r>
      </w:ins>
      <w:moveToRangeStart w:id="345" w:author="Lewis Barnett" w:date="2020-06-16T14:06:00Z" w:name="move43208830"/>
      <w:moveTo w:id="346" w:author="Lewis Barnett" w:date="2020-06-16T14:06:00Z">
        <w:r w:rsidR="00B610B9">
          <w:t xml:space="preserve">Each violin represents </w:t>
        </w:r>
      </w:moveTo>
      <w:ins w:id="347" w:author="Lewis Barnett" w:date="2020-06-16T14:07:00Z">
        <w:r w:rsidR="00B610B9">
          <w:t xml:space="preserve">the distribution of location by location comparisons from </w:t>
        </w:r>
      </w:ins>
      <w:moveTo w:id="348" w:author="Lewis Barnett" w:date="2020-06-16T14:06:00Z">
        <w:r w:rsidR="00B610B9">
          <w:t xml:space="preserve">100 simulations and the dots represent the median value. </w:t>
        </w:r>
      </w:moveTo>
      <w:moveToRangeEnd w:id="345"/>
      <w:r w:rsidR="00E6142A">
        <w:t>In all cases, t</w:t>
      </w:r>
      <w:r w:rsidR="00D42716">
        <w:t xml:space="preserve">he standard deviation of the </w:t>
      </w:r>
      <w:r w:rsidR="00E6142A">
        <w:t>non-varying parameter</w:t>
      </w:r>
      <w:r w:rsidR="00D42716">
        <w:t xml:space="preserve"> is held at 0.01</w:t>
      </w:r>
      <w:ins w:id="349" w:author="Lewis Barnett" w:date="2020-06-12T15:53:00Z">
        <w:r w:rsidR="00E53D46">
          <w:t xml:space="preserve">, while </w:t>
        </w:r>
      </w:ins>
      <m:oMath>
        <m:r>
          <w:ins w:id="350" w:author="Lewis Barnett" w:date="2020-06-12T15:54:00Z">
            <w:rPr>
              <w:rFonts w:ascii="Cambria Math" w:hAnsi="Cambria Math"/>
            </w:rPr>
            <m:t>σ</m:t>
          </w:ins>
        </m:r>
      </m:oMath>
      <w:ins w:id="351" w:author="Lewis Barnett" w:date="2020-06-12T15:57:00Z">
        <w:r w:rsidR="00E53D46">
          <w:t xml:space="preserve"> </w:t>
        </w:r>
        <w:r w:rsidR="00E53D46">
          <w:lastRenderedPageBreak/>
          <w:t xml:space="preserve">varies </w:t>
        </w:r>
        <w:proofErr w:type="gramStart"/>
        <w:r w:rsidR="00E53D46">
          <w:t xml:space="preserve">along </w:t>
        </w:r>
      </w:ins>
      <w:proofErr w:type="gramEnd"/>
      <m:oMath>
        <m:r>
          <w:ins w:id="352" w:author="Lewis Barnett" w:date="2020-06-12T15:58:00Z">
            <w:rPr>
              <w:rFonts w:ascii="Cambria Math" w:hAnsi="Cambria Math"/>
            </w:rPr>
            <m:t>{0.01, 0.25, 0.5, 0.75}</m:t>
          </w:ins>
        </m:r>
      </m:oMath>
      <w:ins w:id="353" w:author="Lewis Barnett" w:date="2020-06-12T15:58:00Z">
        <w:r w:rsidR="00E53D46">
          <w:t>.</w:t>
        </w:r>
      </w:ins>
      <w:del w:id="354" w:author="Lewis Barnett" w:date="2020-06-12T15:57:00Z">
        <w:r w:rsidR="00D42716" w:rsidDel="00E53D46">
          <w:delText>.</w:delText>
        </w:r>
      </w:del>
      <w:r w:rsidR="00E6142A">
        <w:t xml:space="preserve"> </w:t>
      </w:r>
      <w:moveFromRangeStart w:id="355" w:author="Lewis Barnett" w:date="2020-06-12T16:03:00Z" w:name="move42870026"/>
      <w:moveFrom w:id="356"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355"/>
      <w:ins w:id="357" w:author="Lewis Barnett" w:date="2020-06-09T12:07:00Z">
        <w:r w:rsidR="0005686A">
          <w:rPr>
            <w:rFonts w:eastAsiaTheme="minorEastAsia"/>
          </w:rPr>
          <w:t>Note that</w:t>
        </w:r>
      </w:ins>
      <w:ins w:id="358" w:author="Lewis Barnett" w:date="2020-06-09T12:09:00Z">
        <w:r w:rsidR="0005686A">
          <w:rPr>
            <w:rFonts w:eastAsiaTheme="minorEastAsia"/>
          </w:rPr>
          <w:t xml:space="preserve"> </w:t>
        </w:r>
      </w:ins>
      <w:ins w:id="359" w:author="Lewis Barnett" w:date="2020-06-09T12:10:00Z">
        <w:r w:rsidR="0005686A">
          <w:rPr>
            <w:rFonts w:eastAsiaTheme="minorEastAsia"/>
          </w:rPr>
          <w:t xml:space="preserve">these results were also computed for </w:t>
        </w:r>
      </w:ins>
      <m:oMath>
        <m:r>
          <w:ins w:id="360" w:author="Lewis Barnett" w:date="2020-06-09T12:08:00Z">
            <w:rPr>
              <w:rFonts w:ascii="Cambria Math" w:hAnsi="Cambria Math"/>
            </w:rPr>
            <m:t>σ</m:t>
          </w:ins>
        </m:r>
        <m:r>
          <w:ins w:id="361" w:author="Lewis Barnett" w:date="2020-06-09T12:10:00Z">
            <w:rPr>
              <w:rFonts w:ascii="Cambria Math" w:hAnsi="Cambria Math"/>
            </w:rPr>
            <m:t>=1</m:t>
          </w:ins>
        </m:r>
      </m:oMath>
      <w:ins w:id="362" w:author="Lewis Barnett" w:date="2020-06-09T12:09:00Z">
        <w:r w:rsidR="0005686A">
          <w:rPr>
            <w:rFonts w:eastAsiaTheme="minorEastAsia"/>
          </w:rPr>
          <w:t xml:space="preserve"> </w:t>
        </w:r>
      </w:ins>
      <w:ins w:id="363" w:author="Lewis Barnett" w:date="2020-06-09T12:11:00Z">
        <w:r w:rsidR="0005686A">
          <w:rPr>
            <w:rFonts w:eastAsiaTheme="minorEastAsia"/>
          </w:rPr>
          <w:t>(see Table S1)</w:t>
        </w:r>
      </w:ins>
      <w:ins w:id="364" w:author="Lewis Barnett" w:date="2020-06-09T12:10:00Z">
        <w:r w:rsidR="0005686A">
          <w:rPr>
            <w:rFonts w:eastAsiaTheme="minorEastAsia"/>
          </w:rPr>
          <w:t xml:space="preserve">, yet are omitted here </w:t>
        </w:r>
      </w:ins>
      <w:ins w:id="365" w:author="Lewis Barnett" w:date="2020-06-09T12:16:00Z">
        <w:r w:rsidR="00316227">
          <w:rPr>
            <w:rFonts w:eastAsiaTheme="minorEastAsia"/>
          </w:rPr>
          <w:t>as the</w:t>
        </w:r>
      </w:ins>
      <w:ins w:id="366" w:author="Lewis Barnett" w:date="2020-06-15T10:59:00Z">
        <w:r w:rsidR="00D53306">
          <w:rPr>
            <w:rFonts w:eastAsiaTheme="minorEastAsia"/>
          </w:rPr>
          <w:t>y</w:t>
        </w:r>
      </w:ins>
      <w:ins w:id="367" w:author="Lewis Barnett" w:date="2020-06-09T12:16:00Z">
        <w:r w:rsidR="00316227">
          <w:rPr>
            <w:rFonts w:eastAsiaTheme="minorEastAsia"/>
          </w:rPr>
          <w:t xml:space="preserve"> were</w:t>
        </w:r>
      </w:ins>
      <w:ins w:id="368" w:author="Lewis Barnett" w:date="2020-06-09T12:17:00Z">
        <w:r w:rsidR="00316227">
          <w:rPr>
            <w:rFonts w:eastAsiaTheme="minorEastAsia"/>
          </w:rPr>
          <w:t xml:space="preserve"> very similar to results </w:t>
        </w:r>
        <w:proofErr w:type="gramStart"/>
        <w:r w:rsidR="00316227">
          <w:rPr>
            <w:rFonts w:eastAsiaTheme="minorEastAsia"/>
          </w:rPr>
          <w:t>from</w:t>
        </w:r>
      </w:ins>
      <w:ins w:id="369" w:author="Lewis Barnett" w:date="2020-06-09T12:16:00Z">
        <w:r w:rsidR="007F6FF2">
          <w:rPr>
            <w:rFonts w:eastAsiaTheme="minorEastAsia"/>
          </w:rPr>
          <w:t xml:space="preserve"> </w:t>
        </w:r>
      </w:ins>
      <w:proofErr w:type="gramEnd"/>
      <m:oMath>
        <m:r>
          <w:ins w:id="370" w:author="Lewis Barnett" w:date="2020-06-09T12:18:00Z">
            <w:rPr>
              <w:rFonts w:ascii="Cambria Math" w:hAnsi="Cambria Math"/>
            </w:rPr>
            <m:t>σ=0.75</m:t>
          </w:ins>
        </m:r>
      </m:oMath>
      <w:ins w:id="371" w:author="Lewis Barnett" w:date="2020-06-09T12:18:00Z">
        <w:r w:rsidR="00316227">
          <w:rPr>
            <w:rFonts w:eastAsiaTheme="minorEastAsia"/>
          </w:rPr>
          <w:t>.</w:t>
        </w:r>
      </w:ins>
      <w:ins w:id="372" w:author="Lewis Barnett" w:date="2020-06-12T16:00:00Z">
        <w:r w:rsidR="00E53D46" w:rsidRPr="00E53D46">
          <w:rPr>
            <w:rFonts w:eastAsiaTheme="minorEastAsia"/>
          </w:rPr>
          <w:t xml:space="preserve"> </w:t>
        </w:r>
      </w:ins>
    </w:p>
    <w:p w14:paraId="51F681DE" w14:textId="2F5F9BEF" w:rsidR="00811176" w:rsidRPr="00D10A48" w:rsidDel="00D10A48" w:rsidRDefault="007B4ACC">
      <w:pPr>
        <w:spacing w:line="480" w:lineRule="auto"/>
        <w:rPr>
          <w:del w:id="373" w:author="Lewis Barnett" w:date="2020-06-16T16:16:00Z"/>
          <w:rPrChange w:id="374" w:author="Lewis Barnett" w:date="2020-06-16T16:16:00Z">
            <w:rPr>
              <w:del w:id="375" w:author="Lewis Barnett" w:date="2020-06-16T16:16:00Z"/>
              <w:vertAlign w:val="subscript"/>
            </w:rPr>
          </w:rPrChange>
        </w:rPr>
        <w:pPrChange w:id="376" w:author="Lewis Barnett" w:date="2020-06-16T16:16:00Z">
          <w:pPr>
            <w:spacing w:after="160" w:line="480" w:lineRule="auto"/>
          </w:pPr>
        </w:pPrChange>
      </w:pPr>
      <w:del w:id="377" w:author="Lewis Barnett" w:date="2020-06-16T16:16:00Z">
        <w:r w:rsidDel="00D10A48">
          <w:br w:type="page"/>
        </w:r>
      </w:del>
    </w:p>
    <w:p w14:paraId="78E113B0" w14:textId="4B7E6BAD" w:rsidR="00811176" w:rsidRDefault="0071148D">
      <w:pPr>
        <w:spacing w:line="480" w:lineRule="auto"/>
      </w:pPr>
      <w:del w:id="378" w:author="Lewis Barnett" w:date="2020-06-16T16:16:00Z">
        <w:r w:rsidDel="00D10A48">
          <w:rPr>
            <w:noProof/>
            <w:lang w:val="en-US"/>
          </w:rPr>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65525"/>
                      </a:xfrm>
                      <a:prstGeom prst="rect">
                        <a:avLst/>
                      </a:prstGeom>
                    </pic:spPr>
                  </pic:pic>
                </a:graphicData>
              </a:graphic>
            </wp:inline>
          </w:drawing>
        </w:r>
      </w:del>
    </w:p>
    <w:p w14:paraId="6DBD324F" w14:textId="51A68CC7" w:rsidR="00811176" w:rsidDel="00D10A48" w:rsidRDefault="00811176">
      <w:pPr>
        <w:spacing w:line="480" w:lineRule="auto"/>
        <w:rPr>
          <w:del w:id="379" w:author="Lewis Barnett" w:date="2020-06-16T16:16:00Z"/>
        </w:rPr>
        <w:pPrChange w:id="380" w:author="Lewis Barnett" w:date="2020-06-16T16:16:00Z">
          <w:pPr>
            <w:spacing w:after="160" w:line="480" w:lineRule="auto"/>
            <w:jc w:val="center"/>
          </w:pPr>
        </w:pPrChange>
      </w:pPr>
      <w:r>
        <w:t xml:space="preserve">Figure </w:t>
      </w:r>
      <w:r w:rsidR="005B5CB5">
        <w:t>4</w:t>
      </w:r>
      <w:r>
        <w:t xml:space="preserve">. </w:t>
      </w:r>
      <w:r w:rsidR="002F0878">
        <w:t>Strip</w:t>
      </w:r>
      <w:r w:rsidR="0092666E">
        <w:t xml:space="preserve"> </w:t>
      </w:r>
      <w:r w:rsidR="002F0878">
        <w:t xml:space="preserve">plot showing each unique cluster of latitude and </w:t>
      </w:r>
      <w:del w:id="381" w:author="Lewis.Barnett" w:date="2020-06-23T15:01:00Z">
        <w:r w:rsidR="00843324" w:rsidDel="00087449">
          <w:delText>spatial trend</w:delText>
        </w:r>
      </w:del>
      <w:ins w:id="382" w:author="Lewis.Barnett" w:date="2020-06-23T15:01:00Z">
        <w:r w:rsidR="00087449">
          <w:t>local trend</w:t>
        </w:r>
      </w:ins>
      <w:r w:rsidR="00843324">
        <w:t xml:space="preserve">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54D05E67" w14:textId="77777777" w:rsidR="00D10A48" w:rsidRDefault="00D10A48">
      <w:pPr>
        <w:spacing w:line="480" w:lineRule="auto"/>
        <w:rPr>
          <w:ins w:id="383" w:author="Lewis Barnett" w:date="2020-06-16T16:16:00Z"/>
        </w:rPr>
      </w:pPr>
    </w:p>
    <w:p w14:paraId="1E94F816" w14:textId="028B6AEC" w:rsidR="005B5CB5" w:rsidDel="00D10A48" w:rsidRDefault="005B5CB5">
      <w:pPr>
        <w:spacing w:line="480" w:lineRule="auto"/>
        <w:rPr>
          <w:del w:id="384" w:author="Lewis Barnett" w:date="2020-06-16T16:16:00Z"/>
        </w:rPr>
        <w:pPrChange w:id="385" w:author="Lewis Barnett" w:date="2020-06-16T16:16:00Z">
          <w:pPr>
            <w:spacing w:after="160" w:line="480" w:lineRule="auto"/>
          </w:pPr>
        </w:pPrChange>
      </w:pPr>
      <w:del w:id="386" w:author="Lewis Barnett" w:date="2020-06-16T16:16:00Z">
        <w:r w:rsidDel="00D10A48">
          <w:br w:type="page"/>
        </w:r>
      </w:del>
    </w:p>
    <w:p w14:paraId="4E1CB6FD" w14:textId="00624F96" w:rsidR="0002735B" w:rsidRDefault="0071148D">
      <w:pPr>
        <w:spacing w:line="480" w:lineRule="auto"/>
        <w:rPr>
          <w:vertAlign w:val="subscript"/>
        </w:rPr>
        <w:pPrChange w:id="387" w:author="Lewis Barnett" w:date="2020-06-16T16:16:00Z">
          <w:pPr>
            <w:spacing w:after="160" w:line="480" w:lineRule="auto"/>
            <w:jc w:val="center"/>
          </w:pPr>
        </w:pPrChange>
      </w:pPr>
      <w:del w:id="388" w:author="Lewis Barnett" w:date="2020-06-16T16:16:00Z">
        <w:r w:rsidDel="00D10A48">
          <w:rPr>
            <w:noProof/>
            <w:lang w:val="en-US"/>
          </w:rPr>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5253" cy="7658476"/>
                      </a:xfrm>
                      <a:prstGeom prst="rect">
                        <a:avLst/>
                      </a:prstGeom>
                    </pic:spPr>
                  </pic:pic>
                </a:graphicData>
              </a:graphic>
            </wp:inline>
          </w:drawing>
        </w:r>
      </w:del>
    </w:p>
    <w:p w14:paraId="445EDE7B" w14:textId="31B99FCB" w:rsidR="00F62588" w:rsidRPr="0002735B" w:rsidRDefault="005B5CB5">
      <w:pPr>
        <w:spacing w:line="480" w:lineRule="auto"/>
        <w:rPr>
          <w:vertAlign w:val="subscript"/>
        </w:rPr>
        <w:pPrChange w:id="389" w:author="Lewis Barnett" w:date="2020-06-16T16:16:00Z">
          <w:pPr>
            <w:spacing w:after="160" w:line="480" w:lineRule="auto"/>
          </w:pPr>
        </w:pPrChange>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w:t>
      </w:r>
      <w:del w:id="390" w:author="Lewis.Barnett" w:date="2020-06-23T15:01:00Z">
        <w:r w:rsidDel="00087449">
          <w:delText>spatial trend</w:delText>
        </w:r>
      </w:del>
      <w:ins w:id="391" w:author="Lewis.Barnett" w:date="2020-06-23T15:01:00Z">
        <w:r w:rsidR="00087449">
          <w:t>local trend</w:t>
        </w:r>
      </w:ins>
      <w:r>
        <w:t xml:space="preserve"> (slope of log </w:t>
      </w:r>
      <w:r w:rsidR="00DD4113">
        <w:t>density</w:t>
      </w:r>
      <w:r>
        <w:t xml:space="preserve"> across years).</w:t>
      </w:r>
      <w:r w:rsidR="00DC32E2">
        <w:t xml:space="preserve"> </w:t>
      </w:r>
      <w:r>
        <w:t xml:space="preserve">The second shows how each spatial location groups with a unique cluster of latitude and </w:t>
      </w:r>
      <w:del w:id="392" w:author="Lewis.Barnett" w:date="2020-06-23T15:01:00Z">
        <w:r w:rsidDel="00087449">
          <w:delText>spatial trend</w:delText>
        </w:r>
      </w:del>
      <w:ins w:id="393" w:author="Lewis.Barnett" w:date="2020-06-23T15:01:00Z">
        <w:r w:rsidR="00087449">
          <w:t>local trend</w:t>
        </w:r>
      </w:ins>
      <w:r>
        <w:t xml:space="preserve">.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2BE210DB" w14:textId="77777777" w:rsidR="003C0549" w:rsidRDefault="00082596">
      <w:pPr>
        <w:pStyle w:val="Bibliography"/>
        <w:rPr>
          <w:ins w:id="394" w:author="Lewis Barnett" w:date="2020-06-16T14:27:00Z"/>
        </w:rPr>
        <w:pPrChange w:id="395" w:author="Lewis Barnett" w:date="2020-06-16T14:27: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ins w:id="396" w:author="Lewis Barnett" w:date="2020-06-16T14:27:00Z">
        <w:r w:rsidR="003C0549">
          <w:t>Akaike, H. 1973. Information theory and an extension of the maximum likelihood principle. Page 2nd International Symposium on Information Theory. Budapest: Akadémiai, Tsahkadsor, Armenia, USSR.</w:t>
        </w:r>
      </w:ins>
    </w:p>
    <w:p w14:paraId="1AAD7B2D" w14:textId="77777777" w:rsidR="003C0549" w:rsidRDefault="003C0549">
      <w:pPr>
        <w:pStyle w:val="Bibliography"/>
        <w:rPr>
          <w:ins w:id="397" w:author="Lewis Barnett" w:date="2020-06-16T14:27:00Z"/>
        </w:rPr>
        <w:pPrChange w:id="398" w:author="Lewis Barnett" w:date="2020-06-16T14:27:00Z">
          <w:pPr>
            <w:widowControl w:val="0"/>
            <w:autoSpaceDE w:val="0"/>
            <w:autoSpaceDN w:val="0"/>
            <w:adjustRightInd w:val="0"/>
          </w:pPr>
        </w:pPrChange>
      </w:pPr>
      <w:ins w:id="399" w:author="Lewis Barnett" w:date="2020-06-16T14:27:00Z">
        <w:r>
          <w:t>Anderson, S. C. 2019. sdmTMB: An R package for spatial and spatiotemporal GLMMs with TMB.</w:t>
        </w:r>
      </w:ins>
    </w:p>
    <w:p w14:paraId="0C5B2A1E" w14:textId="77777777" w:rsidR="003C0549" w:rsidRDefault="003C0549">
      <w:pPr>
        <w:pStyle w:val="Bibliography"/>
        <w:rPr>
          <w:ins w:id="400" w:author="Lewis Barnett" w:date="2020-06-16T14:27:00Z"/>
        </w:rPr>
        <w:pPrChange w:id="401" w:author="Lewis Barnett" w:date="2020-06-16T14:27:00Z">
          <w:pPr>
            <w:widowControl w:val="0"/>
            <w:autoSpaceDE w:val="0"/>
            <w:autoSpaceDN w:val="0"/>
            <w:adjustRightInd w:val="0"/>
          </w:pPr>
        </w:pPrChange>
      </w:pPr>
      <w:ins w:id="402" w:author="Lewis Barnett" w:date="2020-06-16T14:27:00Z">
        <w:r>
          <w:t>Anderson, S. C., E. A. Keppel, and Edwards, A.M. In press. A reproducible data synopsis for over 100 species of British Columbia groundfish.</w:t>
        </w:r>
      </w:ins>
    </w:p>
    <w:p w14:paraId="206B804A" w14:textId="77777777" w:rsidR="003C0549" w:rsidRDefault="003C0549">
      <w:pPr>
        <w:pStyle w:val="Bibliography"/>
        <w:rPr>
          <w:ins w:id="403" w:author="Lewis Barnett" w:date="2020-06-16T14:27:00Z"/>
        </w:rPr>
        <w:pPrChange w:id="404" w:author="Lewis Barnett" w:date="2020-06-16T14:27:00Z">
          <w:pPr>
            <w:widowControl w:val="0"/>
            <w:autoSpaceDE w:val="0"/>
            <w:autoSpaceDN w:val="0"/>
            <w:adjustRightInd w:val="0"/>
          </w:pPr>
        </w:pPrChange>
      </w:pPr>
      <w:ins w:id="405" w:author="Lewis Barnett" w:date="2020-06-16T14:27:00Z">
        <w:r>
          <w:t>Anderson, S. C., and E. J. Ward. 2019. Black swans in space: modeling spatiotemporal processes with extremes. Ecology 100:e02403.</w:t>
        </w:r>
      </w:ins>
    </w:p>
    <w:p w14:paraId="572563FC" w14:textId="77777777" w:rsidR="003C0549" w:rsidRDefault="003C0549">
      <w:pPr>
        <w:pStyle w:val="Bibliography"/>
        <w:rPr>
          <w:ins w:id="406" w:author="Lewis Barnett" w:date="2020-06-16T14:27:00Z"/>
        </w:rPr>
        <w:pPrChange w:id="407" w:author="Lewis Barnett" w:date="2020-06-16T14:27:00Z">
          <w:pPr>
            <w:widowControl w:val="0"/>
            <w:autoSpaceDE w:val="0"/>
            <w:autoSpaceDN w:val="0"/>
            <w:adjustRightInd w:val="0"/>
          </w:pPr>
        </w:pPrChange>
      </w:pPr>
      <w:ins w:id="408" w:author="Lewis Barnett" w:date="2020-06-16T14:27:00Z">
        <w:r>
          <w:t>Auger-Méthé, M., C. Field, C. M. Albertsen, A. E. Derocher, M. A. Lewis, I. D. Jonsen, and J. Mills Flemming. 2016. State-space models’ dirty little secrets: even simple linear Gaussian models can have estimation problems. Scientific Reports 6:26677.</w:t>
        </w:r>
      </w:ins>
    </w:p>
    <w:p w14:paraId="507990DD" w14:textId="77777777" w:rsidR="003C0549" w:rsidRDefault="003C0549">
      <w:pPr>
        <w:pStyle w:val="Bibliography"/>
        <w:rPr>
          <w:ins w:id="409" w:author="Lewis Barnett" w:date="2020-06-16T14:27:00Z"/>
        </w:rPr>
        <w:pPrChange w:id="410" w:author="Lewis Barnett" w:date="2020-06-16T14:27:00Z">
          <w:pPr>
            <w:widowControl w:val="0"/>
            <w:autoSpaceDE w:val="0"/>
            <w:autoSpaceDN w:val="0"/>
            <w:adjustRightInd w:val="0"/>
          </w:pPr>
        </w:pPrChange>
      </w:pPr>
      <w:ins w:id="411" w:author="Lewis Barnett" w:date="2020-06-16T14:27:00Z">
        <w:r>
          <w:t>Bakun, A., D. B. Field, A. Redondo-Rodriguez, and S. J. Weeks. 2010. Greenhouse gas, upwelling-favorable winds, and the future of coastal ocean upwelling ecosystems. Global Change Biology 16:1213–1228.</w:t>
        </w:r>
      </w:ins>
    </w:p>
    <w:p w14:paraId="62B751B7" w14:textId="77777777" w:rsidR="003C0549" w:rsidRDefault="003C0549">
      <w:pPr>
        <w:pStyle w:val="Bibliography"/>
        <w:rPr>
          <w:ins w:id="412" w:author="Lewis Barnett" w:date="2020-06-16T14:27:00Z"/>
        </w:rPr>
        <w:pPrChange w:id="413" w:author="Lewis Barnett" w:date="2020-06-16T14:27:00Z">
          <w:pPr>
            <w:widowControl w:val="0"/>
            <w:autoSpaceDE w:val="0"/>
            <w:autoSpaceDN w:val="0"/>
            <w:adjustRightInd w:val="0"/>
          </w:pPr>
        </w:pPrChange>
      </w:pPr>
      <w:ins w:id="414" w:author="Lewis Barnett" w:date="2020-06-16T14:27:00Z">
        <w:r>
          <w:t>Barnett, L. A. K., E. J. Ward, J. E. Jannot, and A. O. Shelton. 2019. Dynamic spatial heterogeneity reveals interdependence of marine faunal density and fishery removals. Ecological Indicators 107:105585.</w:t>
        </w:r>
      </w:ins>
    </w:p>
    <w:p w14:paraId="2DC6B4BF" w14:textId="77777777" w:rsidR="003C0549" w:rsidRDefault="003C0549">
      <w:pPr>
        <w:pStyle w:val="Bibliography"/>
        <w:rPr>
          <w:ins w:id="415" w:author="Lewis Barnett" w:date="2020-06-16T14:27:00Z"/>
        </w:rPr>
        <w:pPrChange w:id="416" w:author="Lewis Barnett" w:date="2020-06-16T14:27:00Z">
          <w:pPr>
            <w:widowControl w:val="0"/>
            <w:autoSpaceDE w:val="0"/>
            <w:autoSpaceDN w:val="0"/>
            <w:adjustRightInd w:val="0"/>
          </w:pPr>
        </w:pPrChange>
      </w:pPr>
      <w:ins w:id="417" w:author="Lewis Barnett" w:date="2020-06-16T14:27:00Z">
        <w:r>
          <w:t>Berger, A. M., D. R. Goethel, P. D. Lynch, T. Quinn, S. Mormede, J. McKenzie, and A. Dunn. 2017. Space oddity: The mission for spatial integration. Canadian Journal of Fisheries and Aquatic Sciences 74:1698–1716.</w:t>
        </w:r>
      </w:ins>
    </w:p>
    <w:p w14:paraId="3B10C001" w14:textId="77777777" w:rsidR="003C0549" w:rsidRDefault="003C0549">
      <w:pPr>
        <w:pStyle w:val="Bibliography"/>
        <w:rPr>
          <w:ins w:id="418" w:author="Lewis Barnett" w:date="2020-06-16T14:27:00Z"/>
        </w:rPr>
        <w:pPrChange w:id="419" w:author="Lewis Barnett" w:date="2020-06-16T14:27:00Z">
          <w:pPr>
            <w:widowControl w:val="0"/>
            <w:autoSpaceDE w:val="0"/>
            <w:autoSpaceDN w:val="0"/>
            <w:adjustRightInd w:val="0"/>
          </w:pPr>
        </w:pPrChange>
      </w:pPr>
      <w:ins w:id="420" w:author="Lewis Barnett" w:date="2020-06-16T14:27:00Z">
        <w:r>
          <w:lastRenderedPageBreak/>
          <w:t>Chen, J., M. E. Thompson, and C. Wu. 2004. Estimation of Fish Abundance Indices Based on Scientific Research Trawl Surveys. Biometrics 60:116–123.</w:t>
        </w:r>
      </w:ins>
    </w:p>
    <w:p w14:paraId="0CA2BE2F" w14:textId="77777777" w:rsidR="003C0549" w:rsidRDefault="003C0549">
      <w:pPr>
        <w:pStyle w:val="Bibliography"/>
        <w:rPr>
          <w:ins w:id="421" w:author="Lewis Barnett" w:date="2020-06-16T14:27:00Z"/>
        </w:rPr>
        <w:pPrChange w:id="422" w:author="Lewis Barnett" w:date="2020-06-16T14:27:00Z">
          <w:pPr>
            <w:widowControl w:val="0"/>
            <w:autoSpaceDE w:val="0"/>
            <w:autoSpaceDN w:val="0"/>
            <w:adjustRightInd w:val="0"/>
          </w:pPr>
        </w:pPrChange>
      </w:pPr>
      <w:ins w:id="423" w:author="Lewis Barnett" w:date="2020-06-16T14:27:00Z">
        <w:r>
          <w:t>Dunn, P. K., and G. K. Smyth. 2005. Series evaluation of Tweedie exponential dispersion model densities. Statistics and Computing 15:267–280.</w:t>
        </w:r>
      </w:ins>
    </w:p>
    <w:p w14:paraId="5A66C00E" w14:textId="77777777" w:rsidR="003C0549" w:rsidRDefault="003C0549">
      <w:pPr>
        <w:pStyle w:val="Bibliography"/>
        <w:rPr>
          <w:ins w:id="424" w:author="Lewis Barnett" w:date="2020-06-16T14:27:00Z"/>
        </w:rPr>
        <w:pPrChange w:id="425" w:author="Lewis Barnett" w:date="2020-06-16T14:27:00Z">
          <w:pPr>
            <w:widowControl w:val="0"/>
            <w:autoSpaceDE w:val="0"/>
            <w:autoSpaceDN w:val="0"/>
            <w:adjustRightInd w:val="0"/>
          </w:pPr>
        </w:pPrChange>
      </w:pPr>
      <w:ins w:id="426" w:author="Lewis Barnett" w:date="2020-06-16T14:27:00Z">
        <w:r>
          <w:t>Elith, J., M. Kearney, and S. Phillips. 2010. The art of modelling range-shifting species. Methods in Ecology and Evolution 1:330–342.</w:t>
        </w:r>
      </w:ins>
    </w:p>
    <w:p w14:paraId="32E2AEA8" w14:textId="77777777" w:rsidR="003C0549" w:rsidRDefault="003C0549">
      <w:pPr>
        <w:pStyle w:val="Bibliography"/>
        <w:rPr>
          <w:ins w:id="427" w:author="Lewis Barnett" w:date="2020-06-16T14:27:00Z"/>
        </w:rPr>
        <w:pPrChange w:id="428" w:author="Lewis Barnett" w:date="2020-06-16T14:27:00Z">
          <w:pPr>
            <w:widowControl w:val="0"/>
            <w:autoSpaceDE w:val="0"/>
            <w:autoSpaceDN w:val="0"/>
            <w:adjustRightInd w:val="0"/>
          </w:pPr>
        </w:pPrChange>
      </w:pPr>
      <w:ins w:id="429" w:author="Lewis Barnett" w:date="2020-06-16T14:27:00Z">
        <w:r>
          <w:t>Elith, J., and J. R. Leathwick. 2009. Species Distribution Models: Ecological Explanation and Prediction Across Space and Time. Annual Review of Ecology, Evolution, and Systematics 40:677–697.</w:t>
        </w:r>
      </w:ins>
    </w:p>
    <w:p w14:paraId="3D532724" w14:textId="77777777" w:rsidR="003C0549" w:rsidRDefault="003C0549">
      <w:pPr>
        <w:pStyle w:val="Bibliography"/>
        <w:rPr>
          <w:ins w:id="430" w:author="Lewis Barnett" w:date="2020-06-16T14:27:00Z"/>
        </w:rPr>
        <w:pPrChange w:id="431" w:author="Lewis Barnett" w:date="2020-06-16T14:27:00Z">
          <w:pPr>
            <w:widowControl w:val="0"/>
            <w:autoSpaceDE w:val="0"/>
            <w:autoSpaceDN w:val="0"/>
            <w:adjustRightInd w:val="0"/>
          </w:pPr>
        </w:pPrChange>
      </w:pPr>
      <w:ins w:id="432" w:author="Lewis Barnett" w:date="2020-06-16T14:27:00Z">
        <w: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ins>
    </w:p>
    <w:p w14:paraId="3A116E30" w14:textId="77777777" w:rsidR="003C0549" w:rsidRDefault="003C0549">
      <w:pPr>
        <w:pStyle w:val="Bibliography"/>
        <w:rPr>
          <w:ins w:id="433" w:author="Lewis Barnett" w:date="2020-06-16T14:27:00Z"/>
        </w:rPr>
        <w:pPrChange w:id="434" w:author="Lewis Barnett" w:date="2020-06-16T14:27:00Z">
          <w:pPr>
            <w:widowControl w:val="0"/>
            <w:autoSpaceDE w:val="0"/>
            <w:autoSpaceDN w:val="0"/>
            <w:adjustRightInd w:val="0"/>
          </w:pPr>
        </w:pPrChange>
      </w:pPr>
      <w:ins w:id="435" w:author="Lewis Barnett" w:date="2020-06-16T14:27:00Z">
        <w:r>
          <w:t>Hassell, M. 2000. The spatial and temporal dynamics of host-parasitoid interactions. Oxford University Press, Oxford.</w:t>
        </w:r>
      </w:ins>
    </w:p>
    <w:p w14:paraId="49BD06AC" w14:textId="77777777" w:rsidR="003C0549" w:rsidRDefault="003C0549">
      <w:pPr>
        <w:pStyle w:val="Bibliography"/>
        <w:rPr>
          <w:ins w:id="436" w:author="Lewis Barnett" w:date="2020-06-16T14:27:00Z"/>
        </w:rPr>
        <w:pPrChange w:id="437" w:author="Lewis Barnett" w:date="2020-06-16T14:27:00Z">
          <w:pPr>
            <w:widowControl w:val="0"/>
            <w:autoSpaceDE w:val="0"/>
            <w:autoSpaceDN w:val="0"/>
            <w:adjustRightInd w:val="0"/>
          </w:pPr>
        </w:pPrChange>
      </w:pPr>
      <w:ins w:id="438" w:author="Lewis Barnett" w:date="2020-06-16T14:27:00Z">
        <w:r>
          <w:t>Hennig, C. 2019. fpc: Flexible Procedures for Clustering.</w:t>
        </w:r>
      </w:ins>
    </w:p>
    <w:p w14:paraId="73B5C927" w14:textId="77777777" w:rsidR="003C0549" w:rsidRDefault="003C0549">
      <w:pPr>
        <w:pStyle w:val="Bibliography"/>
        <w:rPr>
          <w:ins w:id="439" w:author="Lewis Barnett" w:date="2020-06-16T14:27:00Z"/>
        </w:rPr>
        <w:pPrChange w:id="440" w:author="Lewis Barnett" w:date="2020-06-16T14:27:00Z">
          <w:pPr>
            <w:widowControl w:val="0"/>
            <w:autoSpaceDE w:val="0"/>
            <w:autoSpaceDN w:val="0"/>
            <w:adjustRightInd w:val="0"/>
          </w:pPr>
        </w:pPrChange>
      </w:pPr>
      <w:ins w:id="441" w:author="Lewis Barnett" w:date="2020-06-16T14:27:00Z">
        <w:r>
          <w:lastRenderedPageBreak/>
          <w:t>Hitch, A. T., and P. L. Leberg. 2007. Breeding Distributions of North American Bird Species Moving North as a Result of Climate Change. Conservation Biology 21:534–539.</w:t>
        </w:r>
      </w:ins>
    </w:p>
    <w:p w14:paraId="1FF2C0C0" w14:textId="77777777" w:rsidR="003C0549" w:rsidRDefault="003C0549">
      <w:pPr>
        <w:pStyle w:val="Bibliography"/>
        <w:rPr>
          <w:ins w:id="442" w:author="Lewis Barnett" w:date="2020-06-16T14:27:00Z"/>
        </w:rPr>
        <w:pPrChange w:id="443" w:author="Lewis Barnett" w:date="2020-06-16T14:27:00Z">
          <w:pPr>
            <w:widowControl w:val="0"/>
            <w:autoSpaceDE w:val="0"/>
            <w:autoSpaceDN w:val="0"/>
            <w:adjustRightInd w:val="0"/>
          </w:pPr>
        </w:pPrChange>
      </w:pPr>
      <w:ins w:id="444" w:author="Lewis Barnett" w:date="2020-06-16T14:27:00Z">
        <w:r>
          <w:t>Huffaker, C. B. 1958. Experimental studies on predation: dispersion factors and predator-prey oscillations. Hilgardia 27:795–835.</w:t>
        </w:r>
      </w:ins>
    </w:p>
    <w:p w14:paraId="3ED948A9" w14:textId="77777777" w:rsidR="003C0549" w:rsidRDefault="003C0549">
      <w:pPr>
        <w:pStyle w:val="Bibliography"/>
        <w:rPr>
          <w:ins w:id="445" w:author="Lewis Barnett" w:date="2020-06-16T14:27:00Z"/>
        </w:rPr>
        <w:pPrChange w:id="446" w:author="Lewis Barnett" w:date="2020-06-16T14:27:00Z">
          <w:pPr>
            <w:widowControl w:val="0"/>
            <w:autoSpaceDE w:val="0"/>
            <w:autoSpaceDN w:val="0"/>
            <w:adjustRightInd w:val="0"/>
          </w:pPr>
        </w:pPrChange>
      </w:pPr>
      <w:ins w:id="447" w:author="Lewis Barnett" w:date="2020-06-16T14:27:00Z">
        <w:r>
          <w:t>Johnson, K. F., J. T. Thorson, and A. E. Punt. 2019. Investigating the value of including depth during spatiotemporal index standardization. Fisheries Research 216:126–137.</w:t>
        </w:r>
      </w:ins>
    </w:p>
    <w:p w14:paraId="30C55D1A" w14:textId="77777777" w:rsidR="003C0549" w:rsidRDefault="003C0549">
      <w:pPr>
        <w:pStyle w:val="Bibliography"/>
        <w:rPr>
          <w:ins w:id="448" w:author="Lewis Barnett" w:date="2020-06-16T14:27:00Z"/>
        </w:rPr>
        <w:pPrChange w:id="449" w:author="Lewis Barnett" w:date="2020-06-16T14:27:00Z">
          <w:pPr>
            <w:widowControl w:val="0"/>
            <w:autoSpaceDE w:val="0"/>
            <w:autoSpaceDN w:val="0"/>
            <w:adjustRightInd w:val="0"/>
          </w:pPr>
        </w:pPrChange>
      </w:pPr>
      <w:ins w:id="450" w:author="Lewis Barnett" w:date="2020-06-16T14:27:00Z">
        <w:r>
          <w:t>Kaufman, L., and P. J. Rousseeuw. 2009. Finding groups in data: an introduction to cluster analysis. John Wiley &amp; Sons.</w:t>
        </w:r>
      </w:ins>
    </w:p>
    <w:p w14:paraId="1E9182E4" w14:textId="77777777" w:rsidR="003C0549" w:rsidRDefault="003C0549">
      <w:pPr>
        <w:pStyle w:val="Bibliography"/>
        <w:rPr>
          <w:ins w:id="451" w:author="Lewis Barnett" w:date="2020-06-16T14:27:00Z"/>
        </w:rPr>
        <w:pPrChange w:id="452" w:author="Lewis Barnett" w:date="2020-06-16T14:27:00Z">
          <w:pPr>
            <w:widowControl w:val="0"/>
            <w:autoSpaceDE w:val="0"/>
            <w:autoSpaceDN w:val="0"/>
            <w:adjustRightInd w:val="0"/>
          </w:pPr>
        </w:pPrChange>
      </w:pPr>
      <w:ins w:id="453" w:author="Lewis Barnett" w:date="2020-06-16T14:27:00Z">
        <w:r>
          <w:t>Kéfi, S., V. Guttal, W. A. Brock, S. R. Carpenter, A. M. Ellison, V. N. Livina, D. A. Seekell, M. Scheffer, E. H. van Nes, and V. Dakos. 2014. Early warning signals of ecological transitions: methods for spatial patterns. PloS one 9:e92097.</w:t>
        </w:r>
      </w:ins>
    </w:p>
    <w:p w14:paraId="4F573381" w14:textId="77777777" w:rsidR="003C0549" w:rsidRDefault="003C0549">
      <w:pPr>
        <w:pStyle w:val="Bibliography"/>
        <w:rPr>
          <w:ins w:id="454" w:author="Lewis Barnett" w:date="2020-06-16T14:27:00Z"/>
        </w:rPr>
        <w:pPrChange w:id="455" w:author="Lewis Barnett" w:date="2020-06-16T14:27:00Z">
          <w:pPr>
            <w:widowControl w:val="0"/>
            <w:autoSpaceDE w:val="0"/>
            <w:autoSpaceDN w:val="0"/>
            <w:adjustRightInd w:val="0"/>
          </w:pPr>
        </w:pPrChange>
      </w:pPr>
      <w:ins w:id="456" w:author="Lewis Barnett" w:date="2020-06-16T14:27:00Z">
        <w:r>
          <w:t>Keller, A. A., J. R. Wallace, and R. D. Methot. 2017. The Northwest Fisheries Science Center’s West Coast Groundfish Bottom Trawl Survey: History, Design, and Description. NOAA Technical Memorandum, Northwest Fisheries Science Center, Seattle, WA.</w:t>
        </w:r>
      </w:ins>
    </w:p>
    <w:p w14:paraId="5F5FAB10" w14:textId="77777777" w:rsidR="003C0549" w:rsidRDefault="003C0549">
      <w:pPr>
        <w:pStyle w:val="Bibliography"/>
        <w:rPr>
          <w:ins w:id="457" w:author="Lewis Barnett" w:date="2020-06-16T14:27:00Z"/>
        </w:rPr>
        <w:pPrChange w:id="458" w:author="Lewis Barnett" w:date="2020-06-16T14:27:00Z">
          <w:pPr>
            <w:widowControl w:val="0"/>
            <w:autoSpaceDE w:val="0"/>
            <w:autoSpaceDN w:val="0"/>
            <w:adjustRightInd w:val="0"/>
          </w:pPr>
        </w:pPrChange>
      </w:pPr>
      <w:ins w:id="459" w:author="Lewis Barnett" w:date="2020-06-16T14:27:00Z">
        <w: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ins>
    </w:p>
    <w:p w14:paraId="74325E6D" w14:textId="77777777" w:rsidR="003C0549" w:rsidRDefault="003C0549">
      <w:pPr>
        <w:pStyle w:val="Bibliography"/>
        <w:rPr>
          <w:ins w:id="460" w:author="Lewis Barnett" w:date="2020-06-16T14:27:00Z"/>
        </w:rPr>
        <w:pPrChange w:id="461" w:author="Lewis Barnett" w:date="2020-06-16T14:27:00Z">
          <w:pPr>
            <w:widowControl w:val="0"/>
            <w:autoSpaceDE w:val="0"/>
            <w:autoSpaceDN w:val="0"/>
            <w:adjustRightInd w:val="0"/>
          </w:pPr>
        </w:pPrChange>
      </w:pPr>
      <w:ins w:id="462" w:author="Lewis Barnett" w:date="2020-06-16T14:27:00Z">
        <w:r>
          <w:t>Kotwicki, S., and K. Ono. 2019. The effect of random and density-dependent variation in sampling efficiency on variance of abundance estimates from fishery surveys. Fish and Fisheries 20:760–774.</w:t>
        </w:r>
      </w:ins>
    </w:p>
    <w:p w14:paraId="4B5D5EBA" w14:textId="77777777" w:rsidR="003C0549" w:rsidRDefault="003C0549">
      <w:pPr>
        <w:pStyle w:val="Bibliography"/>
        <w:rPr>
          <w:ins w:id="463" w:author="Lewis Barnett" w:date="2020-06-16T14:27:00Z"/>
        </w:rPr>
        <w:pPrChange w:id="464" w:author="Lewis Barnett" w:date="2020-06-16T14:27:00Z">
          <w:pPr>
            <w:widowControl w:val="0"/>
            <w:autoSpaceDE w:val="0"/>
            <w:autoSpaceDN w:val="0"/>
            <w:adjustRightInd w:val="0"/>
          </w:pPr>
        </w:pPrChange>
      </w:pPr>
      <w:ins w:id="465" w:author="Lewis Barnett" w:date="2020-06-16T14:27:00Z">
        <w:r>
          <w:lastRenderedPageBreak/>
          <w:t>Kristensen, K., A. Nielsen, C. W. Berg, H. Skaug, and B. M. Bell. 2016. TMB: Automatic Differentiation and Laplace Approximation. Journal of Statistical Software 70:1–21.</w:t>
        </w:r>
      </w:ins>
    </w:p>
    <w:p w14:paraId="5807EB66" w14:textId="77777777" w:rsidR="003C0549" w:rsidRDefault="003C0549">
      <w:pPr>
        <w:pStyle w:val="Bibliography"/>
        <w:rPr>
          <w:ins w:id="466" w:author="Lewis Barnett" w:date="2020-06-16T14:27:00Z"/>
        </w:rPr>
        <w:pPrChange w:id="467" w:author="Lewis Barnett" w:date="2020-06-16T14:27:00Z">
          <w:pPr>
            <w:widowControl w:val="0"/>
            <w:autoSpaceDE w:val="0"/>
            <w:autoSpaceDN w:val="0"/>
            <w:adjustRightInd w:val="0"/>
          </w:pPr>
        </w:pPrChange>
      </w:pPr>
      <w:ins w:id="468" w:author="Lewis Barnett" w:date="2020-06-16T14:27:00Z">
        <w:r>
          <w:t>Latimer, A. M., S. Banerjee, H. S. Jr, E. S. Mosher, and J. A. S. Jr. 2009. Hierarchical models facilitate spatial analysis of large data sets: a case study on invasive plant species in the northeastern United States. Ecology Letters 12:144–154.</w:t>
        </w:r>
      </w:ins>
    </w:p>
    <w:p w14:paraId="42DE7C20" w14:textId="77777777" w:rsidR="003C0549" w:rsidRDefault="003C0549">
      <w:pPr>
        <w:pStyle w:val="Bibliography"/>
        <w:rPr>
          <w:ins w:id="469" w:author="Lewis Barnett" w:date="2020-06-16T14:27:00Z"/>
        </w:rPr>
        <w:pPrChange w:id="470" w:author="Lewis Barnett" w:date="2020-06-16T14:27:00Z">
          <w:pPr>
            <w:widowControl w:val="0"/>
            <w:autoSpaceDE w:val="0"/>
            <w:autoSpaceDN w:val="0"/>
            <w:adjustRightInd w:val="0"/>
          </w:pPr>
        </w:pPrChange>
      </w:pPr>
      <w:ins w:id="471" w:author="Lewis Barnett" w:date="2020-06-16T14:27:00Z">
        <w:r>
          <w:t>Lenoir, J., J. C. Gégout, P. A. Marquet, P. de Ruffray, and H. Brisse. 2008. A Significant Upward Shift in Plant Species Optimum Elevation During the 20th Century. Science 320:1768.</w:t>
        </w:r>
      </w:ins>
    </w:p>
    <w:p w14:paraId="6C4CA9D2" w14:textId="77777777" w:rsidR="003C0549" w:rsidRDefault="003C0549">
      <w:pPr>
        <w:pStyle w:val="Bibliography"/>
        <w:rPr>
          <w:ins w:id="472" w:author="Lewis Barnett" w:date="2020-06-16T14:27:00Z"/>
        </w:rPr>
        <w:pPrChange w:id="473" w:author="Lewis Barnett" w:date="2020-06-16T14:27:00Z">
          <w:pPr>
            <w:widowControl w:val="0"/>
            <w:autoSpaceDE w:val="0"/>
            <w:autoSpaceDN w:val="0"/>
            <w:adjustRightInd w:val="0"/>
          </w:pPr>
        </w:pPrChange>
      </w:pPr>
      <w:ins w:id="474" w:author="Lewis Barnett" w:date="2020-06-16T14:27:00Z">
        <w:r>
          <w:t>Levin, L. A., M. Sibuet, A. J. Gooday, C. R. Smith, and A. Vanreusel. 2010. The roles of habitat heterogeneity in generating and maintaining biodiversity on continental margins: an introduction. Marine Ecology 31:1–5.</w:t>
        </w:r>
      </w:ins>
    </w:p>
    <w:p w14:paraId="541BC118" w14:textId="77777777" w:rsidR="003C0549" w:rsidRDefault="003C0549">
      <w:pPr>
        <w:pStyle w:val="Bibliography"/>
        <w:rPr>
          <w:ins w:id="475" w:author="Lewis Barnett" w:date="2020-06-16T14:27:00Z"/>
        </w:rPr>
        <w:pPrChange w:id="476" w:author="Lewis Barnett" w:date="2020-06-16T14:27:00Z">
          <w:pPr>
            <w:widowControl w:val="0"/>
            <w:autoSpaceDE w:val="0"/>
            <w:autoSpaceDN w:val="0"/>
            <w:adjustRightInd w:val="0"/>
          </w:pPr>
        </w:pPrChange>
      </w:pPr>
      <w:ins w:id="477" w:author="Lewis Barnett" w:date="2020-06-16T14:27:00Z">
        <w:r>
          <w:t>Levin, S. A. 1992. The problem of pattern and scale in ecology: the Robert H. MacArthur award lecture. Ecology 73:1943–1967.</w:t>
        </w:r>
      </w:ins>
    </w:p>
    <w:p w14:paraId="47CB8D76" w14:textId="77777777" w:rsidR="003C0549" w:rsidRDefault="003C0549">
      <w:pPr>
        <w:pStyle w:val="Bibliography"/>
        <w:rPr>
          <w:ins w:id="478" w:author="Lewis Barnett" w:date="2020-06-16T14:27:00Z"/>
        </w:rPr>
        <w:pPrChange w:id="479" w:author="Lewis Barnett" w:date="2020-06-16T14:27:00Z">
          <w:pPr>
            <w:widowControl w:val="0"/>
            <w:autoSpaceDE w:val="0"/>
            <w:autoSpaceDN w:val="0"/>
            <w:adjustRightInd w:val="0"/>
          </w:pPr>
        </w:pPrChange>
      </w:pPr>
      <w:ins w:id="480" w:author="Lewis Barnett" w:date="2020-06-16T14:27:00Z">
        <w: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ins>
    </w:p>
    <w:p w14:paraId="66FEB63D" w14:textId="77777777" w:rsidR="003C0549" w:rsidRDefault="003C0549">
      <w:pPr>
        <w:pStyle w:val="Bibliography"/>
        <w:rPr>
          <w:ins w:id="481" w:author="Lewis Barnett" w:date="2020-06-16T14:27:00Z"/>
        </w:rPr>
        <w:pPrChange w:id="482" w:author="Lewis Barnett" w:date="2020-06-16T14:27:00Z">
          <w:pPr>
            <w:widowControl w:val="0"/>
            <w:autoSpaceDE w:val="0"/>
            <w:autoSpaceDN w:val="0"/>
            <w:adjustRightInd w:val="0"/>
          </w:pPr>
        </w:pPrChange>
      </w:pPr>
      <w:ins w:id="483" w:author="Lewis Barnett" w:date="2020-06-16T14:27:00Z">
        <w:r>
          <w:t>Lindgren, F., H. Rue, and J. Lindström. 2011. An explicit link between Gaussian fields and Gaussian Markov random fields: the stochastic partial differential equation approach. Journal of the Royal Statistical Society: Series B (Statistical Methodology) 73:423–498.</w:t>
        </w:r>
      </w:ins>
    </w:p>
    <w:p w14:paraId="54A24236" w14:textId="77777777" w:rsidR="003C0549" w:rsidRDefault="003C0549">
      <w:pPr>
        <w:pStyle w:val="Bibliography"/>
        <w:rPr>
          <w:ins w:id="484" w:author="Lewis Barnett" w:date="2020-06-16T14:27:00Z"/>
        </w:rPr>
        <w:pPrChange w:id="485" w:author="Lewis Barnett" w:date="2020-06-16T14:27:00Z">
          <w:pPr>
            <w:widowControl w:val="0"/>
            <w:autoSpaceDE w:val="0"/>
            <w:autoSpaceDN w:val="0"/>
            <w:adjustRightInd w:val="0"/>
          </w:pPr>
        </w:pPrChange>
      </w:pPr>
      <w:ins w:id="486" w:author="Lewis Barnett" w:date="2020-06-16T14:27:00Z">
        <w:r>
          <w:t>Link, J. S., J. K. T. Brodziak, S. F. Edwards, W. J. Overholtz, D. Mountain, J. W. Jossi, T. D. Smith, and M. J. Fogarty. 2002. Marine ecosystem assessment in a fisheries management context. Canadian Journal of Fisheries and Aquatic Sciences 59:1429–1440.</w:t>
        </w:r>
      </w:ins>
    </w:p>
    <w:p w14:paraId="6FD2FBB7" w14:textId="77777777" w:rsidR="003C0549" w:rsidRDefault="003C0549">
      <w:pPr>
        <w:pStyle w:val="Bibliography"/>
        <w:rPr>
          <w:ins w:id="487" w:author="Lewis Barnett" w:date="2020-06-16T14:27:00Z"/>
        </w:rPr>
        <w:pPrChange w:id="488" w:author="Lewis Barnett" w:date="2020-06-16T14:27:00Z">
          <w:pPr>
            <w:widowControl w:val="0"/>
            <w:autoSpaceDE w:val="0"/>
            <w:autoSpaceDN w:val="0"/>
            <w:adjustRightInd w:val="0"/>
          </w:pPr>
        </w:pPrChange>
      </w:pPr>
      <w:ins w:id="489" w:author="Lewis Barnett" w:date="2020-06-16T14:27:00Z">
        <w:r>
          <w:lastRenderedPageBreak/>
          <w:t>Lowerre-Barbieri, S. K., I. A. Catalán, A. Frugård Opdal, and C. Jørgensen. 2019. Preparing for the future: integrating spatial ecology into ecosystem-based management. ICES Journal of Marine Science 76:467–476.</w:t>
        </w:r>
      </w:ins>
    </w:p>
    <w:p w14:paraId="0C0F7D1E" w14:textId="77777777" w:rsidR="003C0549" w:rsidRDefault="003C0549">
      <w:pPr>
        <w:pStyle w:val="Bibliography"/>
        <w:rPr>
          <w:ins w:id="490" w:author="Lewis Barnett" w:date="2020-06-16T14:27:00Z"/>
        </w:rPr>
        <w:pPrChange w:id="491" w:author="Lewis Barnett" w:date="2020-06-16T14:27:00Z">
          <w:pPr>
            <w:widowControl w:val="0"/>
            <w:autoSpaceDE w:val="0"/>
            <w:autoSpaceDN w:val="0"/>
            <w:adjustRightInd w:val="0"/>
          </w:pPr>
        </w:pPrChange>
      </w:pPr>
      <w:ins w:id="492" w:author="Lewis Barnett" w:date="2020-06-16T14:27:00Z">
        <w:r>
          <w:t>Maechler, M., P. Rousseeuw, A. Struyf, M. Hubert, and K. Hornik. 2019. cluster: Cluster Analysis Basics and Extensions.</w:t>
        </w:r>
      </w:ins>
    </w:p>
    <w:p w14:paraId="493F8F16" w14:textId="77777777" w:rsidR="003C0549" w:rsidRDefault="003C0549">
      <w:pPr>
        <w:pStyle w:val="Bibliography"/>
        <w:rPr>
          <w:ins w:id="493" w:author="Lewis Barnett" w:date="2020-06-16T14:27:00Z"/>
        </w:rPr>
        <w:pPrChange w:id="494" w:author="Lewis Barnett" w:date="2020-06-16T14:27:00Z">
          <w:pPr>
            <w:widowControl w:val="0"/>
            <w:autoSpaceDE w:val="0"/>
            <w:autoSpaceDN w:val="0"/>
            <w:adjustRightInd w:val="0"/>
          </w:pPr>
        </w:pPrChange>
      </w:pPr>
      <w:ins w:id="495" w:author="Lewis Barnett" w:date="2020-06-16T14:27:00Z">
        <w:r>
          <w:t>Nicholson, M. D., and S. Jennings. 2004. Testing candidate indicators to support ecosystem-based management: the power of monitoring surveys to detect temporal trends in fish community metrics. ICES Journal of Marine Science 61:35–42.</w:t>
        </w:r>
      </w:ins>
    </w:p>
    <w:p w14:paraId="266118C2" w14:textId="77777777" w:rsidR="003C0549" w:rsidRDefault="003C0549">
      <w:pPr>
        <w:pStyle w:val="Bibliography"/>
        <w:rPr>
          <w:ins w:id="496" w:author="Lewis Barnett" w:date="2020-06-16T14:27:00Z"/>
        </w:rPr>
        <w:pPrChange w:id="497" w:author="Lewis Barnett" w:date="2020-06-16T14:27:00Z">
          <w:pPr>
            <w:widowControl w:val="0"/>
            <w:autoSpaceDE w:val="0"/>
            <w:autoSpaceDN w:val="0"/>
            <w:adjustRightInd w:val="0"/>
          </w:pPr>
        </w:pPrChange>
      </w:pPr>
      <w:ins w:id="498" w:author="Lewis Barnett" w:date="2020-06-16T14:27:00Z">
        <w:r>
          <w:t>Pinsky, M. L., B. Worm, M. J. Fogarty, J. L. Sarmiento, and S. A. Levin. 2013. Marine taxa track local climate velocities. Science 341:1239–1242.</w:t>
        </w:r>
      </w:ins>
    </w:p>
    <w:p w14:paraId="75FF952D" w14:textId="77777777" w:rsidR="003C0549" w:rsidRDefault="003C0549">
      <w:pPr>
        <w:pStyle w:val="Bibliography"/>
        <w:rPr>
          <w:ins w:id="499" w:author="Lewis Barnett" w:date="2020-06-16T14:27:00Z"/>
        </w:rPr>
        <w:pPrChange w:id="500" w:author="Lewis Barnett" w:date="2020-06-16T14:27:00Z">
          <w:pPr>
            <w:widowControl w:val="0"/>
            <w:autoSpaceDE w:val="0"/>
            <w:autoSpaceDN w:val="0"/>
            <w:adjustRightInd w:val="0"/>
          </w:pPr>
        </w:pPrChange>
      </w:pPr>
      <w:ins w:id="501" w:author="Lewis Barnett" w:date="2020-06-16T14:27:00Z">
        <w:r>
          <w:t>R Core Team. 2019. R: A Language and Environment for Statistical Computing. R Foundation for Statistical Computing, Vienna, Austria.</w:t>
        </w:r>
      </w:ins>
    </w:p>
    <w:p w14:paraId="690AE338" w14:textId="77777777" w:rsidR="003C0549" w:rsidRDefault="003C0549">
      <w:pPr>
        <w:pStyle w:val="Bibliography"/>
        <w:rPr>
          <w:ins w:id="502" w:author="Lewis Barnett" w:date="2020-06-16T14:27:00Z"/>
        </w:rPr>
        <w:pPrChange w:id="503" w:author="Lewis Barnett" w:date="2020-06-16T14:27:00Z">
          <w:pPr>
            <w:widowControl w:val="0"/>
            <w:autoSpaceDE w:val="0"/>
            <w:autoSpaceDN w:val="0"/>
            <w:adjustRightInd w:val="0"/>
          </w:pPr>
        </w:pPrChange>
      </w:pPr>
      <w:ins w:id="504" w:author="Lewis Barnett" w:date="2020-06-16T14:27:00Z">
        <w:r>
          <w:t>Reynolds, A. P., G. Richards, B. de la Iglesia, and V. J. Rayward-Smith. 2006. Clustering Rules: A Comparison of Partitioning and Hierarchical Clustering Algorithms. Journal of Mathematical Modelling and Algorithms 5:475–504.</w:t>
        </w:r>
      </w:ins>
    </w:p>
    <w:p w14:paraId="61BBCF8E" w14:textId="77777777" w:rsidR="003C0549" w:rsidRDefault="003C0549">
      <w:pPr>
        <w:pStyle w:val="Bibliography"/>
        <w:rPr>
          <w:ins w:id="505" w:author="Lewis Barnett" w:date="2020-06-16T14:27:00Z"/>
        </w:rPr>
        <w:pPrChange w:id="506" w:author="Lewis Barnett" w:date="2020-06-16T14:27:00Z">
          <w:pPr>
            <w:widowControl w:val="0"/>
            <w:autoSpaceDE w:val="0"/>
            <w:autoSpaceDN w:val="0"/>
            <w:adjustRightInd w:val="0"/>
          </w:pPr>
        </w:pPrChange>
      </w:pPr>
      <w:ins w:id="507" w:author="Lewis Barnett" w:date="2020-06-16T14:27:00Z">
        <w:r>
          <w:t>Rice, J. C., and S. M. Garcia. 2011. Fisheries, food security, climate change, and biodiversity: characteristics of the sector and perspectives on emerging issues. ICES Journal of Marine Science 68:1343–1353.</w:t>
        </w:r>
      </w:ins>
    </w:p>
    <w:p w14:paraId="7D167038" w14:textId="77777777" w:rsidR="003C0549" w:rsidRDefault="003C0549">
      <w:pPr>
        <w:pStyle w:val="Bibliography"/>
        <w:rPr>
          <w:ins w:id="508" w:author="Lewis Barnett" w:date="2020-06-16T14:27:00Z"/>
        </w:rPr>
        <w:pPrChange w:id="509" w:author="Lewis Barnett" w:date="2020-06-16T14:27:00Z">
          <w:pPr>
            <w:widowControl w:val="0"/>
            <w:autoSpaceDE w:val="0"/>
            <w:autoSpaceDN w:val="0"/>
            <w:adjustRightInd w:val="0"/>
          </w:pPr>
        </w:pPrChange>
      </w:pPr>
      <w:ins w:id="510" w:author="Lewis Barnett" w:date="2020-06-16T14:27:00Z">
        <w:r>
          <w:t>Rue, H., S. Martino, and N. Chopin. 2009. Approximate Bayesian inference for latent Gaussian models by using integrated nested Laplace approximations. Journal of the Royal Statistical Society: Series B (Statistical Methodology) 71:319–392.</w:t>
        </w:r>
      </w:ins>
    </w:p>
    <w:p w14:paraId="60DC1B4A" w14:textId="77777777" w:rsidR="003C0549" w:rsidRDefault="003C0549">
      <w:pPr>
        <w:pStyle w:val="Bibliography"/>
        <w:rPr>
          <w:ins w:id="511" w:author="Lewis Barnett" w:date="2020-06-16T14:27:00Z"/>
        </w:rPr>
        <w:pPrChange w:id="512" w:author="Lewis Barnett" w:date="2020-06-16T14:27:00Z">
          <w:pPr>
            <w:widowControl w:val="0"/>
            <w:autoSpaceDE w:val="0"/>
            <w:autoSpaceDN w:val="0"/>
            <w:adjustRightInd w:val="0"/>
          </w:pPr>
        </w:pPrChange>
      </w:pPr>
      <w:ins w:id="513" w:author="Lewis Barnett" w:date="2020-06-16T14:27:00Z">
        <w:r>
          <w:lastRenderedPageBreak/>
          <w:t>Ruiz-Cárdenas, R., E. T. Krainski, and H. Rue. 2012. Direct fitting of dynamic models using integrated nested Laplace approximations — INLA. Computational Statistics &amp; Data Analysis 56:1808–1828.</w:t>
        </w:r>
      </w:ins>
    </w:p>
    <w:p w14:paraId="770FC4F7" w14:textId="77777777" w:rsidR="003C0549" w:rsidRDefault="003C0549">
      <w:pPr>
        <w:pStyle w:val="Bibliography"/>
        <w:rPr>
          <w:ins w:id="514" w:author="Lewis Barnett" w:date="2020-06-16T14:27:00Z"/>
        </w:rPr>
        <w:pPrChange w:id="515" w:author="Lewis Barnett" w:date="2020-06-16T14:27:00Z">
          <w:pPr>
            <w:widowControl w:val="0"/>
            <w:autoSpaceDE w:val="0"/>
            <w:autoSpaceDN w:val="0"/>
            <w:adjustRightInd w:val="0"/>
          </w:pPr>
        </w:pPrChange>
      </w:pPr>
      <w:ins w:id="516" w:author="Lewis Barnett" w:date="2020-06-16T14:27:00Z">
        <w:r>
          <w:t>Sagarin, R. D., S. D. Gaines, and B. Gaylord. 2006. Moving beyond assumptions to understand abundance distributions across the ranges of species. Trends in Ecology &amp; Evolution 21:524–530.</w:t>
        </w:r>
      </w:ins>
    </w:p>
    <w:p w14:paraId="330424D4" w14:textId="77777777" w:rsidR="003C0549" w:rsidRDefault="003C0549">
      <w:pPr>
        <w:pStyle w:val="Bibliography"/>
        <w:rPr>
          <w:ins w:id="517" w:author="Lewis Barnett" w:date="2020-06-16T14:27:00Z"/>
        </w:rPr>
        <w:pPrChange w:id="518" w:author="Lewis Barnett" w:date="2020-06-16T14:27:00Z">
          <w:pPr>
            <w:widowControl w:val="0"/>
            <w:autoSpaceDE w:val="0"/>
            <w:autoSpaceDN w:val="0"/>
            <w:adjustRightInd w:val="0"/>
          </w:pPr>
        </w:pPrChange>
      </w:pPr>
      <w:ins w:id="519" w:author="Lewis Barnett" w:date="2020-06-16T14:27:00Z">
        <w:r>
          <w:t>Shelton, A. O., J. T. Thorson, E. J. Ward, and B. E. Feist. 2014. Spatial semiparametric models improve estimates of species abundance and distribution. Canadian Journal of Fisheries and Aquatic Sciences 71:1655–1666.</w:t>
        </w:r>
      </w:ins>
    </w:p>
    <w:p w14:paraId="41059E79" w14:textId="77777777" w:rsidR="003C0549" w:rsidRDefault="003C0549">
      <w:pPr>
        <w:pStyle w:val="Bibliography"/>
        <w:rPr>
          <w:ins w:id="520" w:author="Lewis Barnett" w:date="2020-06-16T14:27:00Z"/>
        </w:rPr>
        <w:pPrChange w:id="521" w:author="Lewis Barnett" w:date="2020-06-16T14:27:00Z">
          <w:pPr>
            <w:widowControl w:val="0"/>
            <w:autoSpaceDE w:val="0"/>
            <w:autoSpaceDN w:val="0"/>
            <w:adjustRightInd w:val="0"/>
          </w:pPr>
        </w:pPrChange>
      </w:pPr>
      <w:ins w:id="522" w:author="Lewis Barnett" w:date="2020-06-16T14:27:00Z">
        <w:r>
          <w:t>Shono, H. 2008. Application of the Tweedie distribution to zero-catch data in CPUE analysis. Fisheries Research 93:154–162.</w:t>
        </w:r>
      </w:ins>
    </w:p>
    <w:p w14:paraId="0F9D7069" w14:textId="77777777" w:rsidR="003C0549" w:rsidRDefault="003C0549">
      <w:pPr>
        <w:pStyle w:val="Bibliography"/>
        <w:rPr>
          <w:ins w:id="523" w:author="Lewis Barnett" w:date="2020-06-16T14:27:00Z"/>
        </w:rPr>
        <w:pPrChange w:id="524" w:author="Lewis Barnett" w:date="2020-06-16T14:27:00Z">
          <w:pPr>
            <w:widowControl w:val="0"/>
            <w:autoSpaceDE w:val="0"/>
            <w:autoSpaceDN w:val="0"/>
            <w:adjustRightInd w:val="0"/>
          </w:pPr>
        </w:pPrChange>
      </w:pPr>
      <w:ins w:id="525" w:author="Lewis Barnett" w:date="2020-06-16T14:27:00Z">
        <w:r>
          <w:t>Stock, B. C., E. J. Ward, T. Eguchi, J. E. Jannot, J. T. Thorson, B. E. Feist, and B. X. Semmens. 2019. Comparing predictions of fisheries bycatch using multiple spatiotemporal species distribution model frameworks. Canadian Journal of Fisheries and Aquatic Sciences.</w:t>
        </w:r>
      </w:ins>
    </w:p>
    <w:p w14:paraId="25EE2791" w14:textId="77777777" w:rsidR="003C0549" w:rsidRDefault="003C0549">
      <w:pPr>
        <w:pStyle w:val="Bibliography"/>
        <w:rPr>
          <w:ins w:id="526" w:author="Lewis Barnett" w:date="2020-06-16T14:27:00Z"/>
        </w:rPr>
        <w:pPrChange w:id="527" w:author="Lewis Barnett" w:date="2020-06-16T14:27:00Z">
          <w:pPr>
            <w:widowControl w:val="0"/>
            <w:autoSpaceDE w:val="0"/>
            <w:autoSpaceDN w:val="0"/>
            <w:adjustRightInd w:val="0"/>
          </w:pPr>
        </w:pPrChange>
      </w:pPr>
      <w:ins w:id="528" w:author="Lewis Barnett" w:date="2020-06-16T14:27:00Z">
        <w:r>
          <w:t>Thorson, J. T. 2019a. Measuring the impact of oceanographic indices on species distribution shifts: The spatially varying effect of cold-pool extent in the eastern Bering Sea. Limnology and Oceanography 64:2632–2645.</w:t>
        </w:r>
      </w:ins>
    </w:p>
    <w:p w14:paraId="3C709ABA" w14:textId="77777777" w:rsidR="003C0549" w:rsidRDefault="003C0549">
      <w:pPr>
        <w:pStyle w:val="Bibliography"/>
        <w:rPr>
          <w:ins w:id="529" w:author="Lewis Barnett" w:date="2020-06-16T14:27:00Z"/>
        </w:rPr>
        <w:pPrChange w:id="530" w:author="Lewis Barnett" w:date="2020-06-16T14:27:00Z">
          <w:pPr>
            <w:widowControl w:val="0"/>
            <w:autoSpaceDE w:val="0"/>
            <w:autoSpaceDN w:val="0"/>
            <w:adjustRightInd w:val="0"/>
          </w:pPr>
        </w:pPrChange>
      </w:pPr>
      <w:ins w:id="531" w:author="Lewis Barnett" w:date="2020-06-16T14:27:00Z">
        <w:r>
          <w:t>Thorson, J. T. 2019b. Guidance for decisions using the Vector Autoregressive Spatio-Temporal (VAST) package in stock, ecosystem, habitat and climate assessments. Fisheries Research 210:143–161.</w:t>
        </w:r>
      </w:ins>
    </w:p>
    <w:p w14:paraId="46EC9C20" w14:textId="77777777" w:rsidR="003C0549" w:rsidRDefault="003C0549">
      <w:pPr>
        <w:pStyle w:val="Bibliography"/>
        <w:rPr>
          <w:ins w:id="532" w:author="Lewis Barnett" w:date="2020-06-16T14:27:00Z"/>
        </w:rPr>
        <w:pPrChange w:id="533" w:author="Lewis Barnett" w:date="2020-06-16T14:27:00Z">
          <w:pPr>
            <w:widowControl w:val="0"/>
            <w:autoSpaceDE w:val="0"/>
            <w:autoSpaceDN w:val="0"/>
            <w:adjustRightInd w:val="0"/>
          </w:pPr>
        </w:pPrChange>
      </w:pPr>
      <w:ins w:id="534" w:author="Lewis Barnett" w:date="2020-06-16T14:27:00Z">
        <w:r>
          <w:lastRenderedPageBreak/>
          <w:t>Thorson, J. T., and L. A. K. Barnett. 2017. Comparing estimates of abundance trends and distribution shifts using single- and multispecies models of fishes and biogenic habitat. ICES Journal of Marine Science 74:1311–1321.</w:t>
        </w:r>
      </w:ins>
    </w:p>
    <w:p w14:paraId="7E2E4732" w14:textId="77777777" w:rsidR="003C0549" w:rsidRDefault="003C0549">
      <w:pPr>
        <w:pStyle w:val="Bibliography"/>
        <w:rPr>
          <w:ins w:id="535" w:author="Lewis Barnett" w:date="2020-06-16T14:27:00Z"/>
        </w:rPr>
        <w:pPrChange w:id="536" w:author="Lewis Barnett" w:date="2020-06-16T14:27:00Z">
          <w:pPr>
            <w:widowControl w:val="0"/>
            <w:autoSpaceDE w:val="0"/>
            <w:autoSpaceDN w:val="0"/>
            <w:adjustRightInd w:val="0"/>
          </w:pPr>
        </w:pPrChange>
      </w:pPr>
      <w:ins w:id="537" w:author="Lewis Barnett" w:date="2020-06-16T14:27:00Z">
        <w:r>
          <w:t>Thorson, J. T., M. L. Pinsky, and E. J. Ward. 2016. Model-based inference for estimating shifts in species distribution, area occupied and centre of gravity. Methods in Ecology and Evolution 7:990–1002.</w:t>
        </w:r>
      </w:ins>
    </w:p>
    <w:p w14:paraId="506E459F" w14:textId="77777777" w:rsidR="003C0549" w:rsidRDefault="003C0549">
      <w:pPr>
        <w:pStyle w:val="Bibliography"/>
        <w:rPr>
          <w:ins w:id="538" w:author="Lewis Barnett" w:date="2020-06-16T14:27:00Z"/>
        </w:rPr>
        <w:pPrChange w:id="539" w:author="Lewis Barnett" w:date="2020-06-16T14:27:00Z">
          <w:pPr>
            <w:widowControl w:val="0"/>
            <w:autoSpaceDE w:val="0"/>
            <w:autoSpaceDN w:val="0"/>
            <w:adjustRightInd w:val="0"/>
          </w:pPr>
        </w:pPrChange>
      </w:pPr>
      <w:ins w:id="540" w:author="Lewis Barnett" w:date="2020-06-16T14:27:00Z">
        <w:r>
          <w:t>Thorson, J. T., A. O. Shelton, E. J. Ward, and H. J. Skaug. 2015. Geostatistical delta-generalized linear mixed models improve precision for estimated abundance indices for West Coast groundfishes. ICES Journal of Marine Science 72:1297–1310.</w:t>
        </w:r>
      </w:ins>
    </w:p>
    <w:p w14:paraId="3171B35D" w14:textId="77777777" w:rsidR="003C0549" w:rsidRDefault="003C0549">
      <w:pPr>
        <w:pStyle w:val="Bibliography"/>
        <w:rPr>
          <w:ins w:id="541" w:author="Lewis Barnett" w:date="2020-06-16T14:27:00Z"/>
        </w:rPr>
        <w:pPrChange w:id="542" w:author="Lewis Barnett" w:date="2020-06-16T14:27:00Z">
          <w:pPr>
            <w:widowControl w:val="0"/>
            <w:autoSpaceDE w:val="0"/>
            <w:autoSpaceDN w:val="0"/>
            <w:adjustRightInd w:val="0"/>
          </w:pPr>
        </w:pPrChange>
      </w:pPr>
      <w:ins w:id="543" w:author="Lewis Barnett" w:date="2020-06-16T14:27:00Z">
        <w:r>
          <w:t>Tilman, D., and P. M. Kareiva. 1997. Spatial Ecology: The Role of Space in Population Dynamics and Interspecific Interactions. Princeton University Press.</w:t>
        </w:r>
      </w:ins>
    </w:p>
    <w:p w14:paraId="71FABF03" w14:textId="77777777" w:rsidR="003C0549" w:rsidRDefault="003C0549">
      <w:pPr>
        <w:pStyle w:val="Bibliography"/>
        <w:rPr>
          <w:ins w:id="544" w:author="Lewis Barnett" w:date="2020-06-16T14:27:00Z"/>
        </w:rPr>
        <w:pPrChange w:id="545" w:author="Lewis Barnett" w:date="2020-06-16T14:27:00Z">
          <w:pPr>
            <w:widowControl w:val="0"/>
            <w:autoSpaceDE w:val="0"/>
            <w:autoSpaceDN w:val="0"/>
            <w:adjustRightInd w:val="0"/>
          </w:pPr>
        </w:pPrChange>
      </w:pPr>
      <w:ins w:id="546" w:author="Lewis Barnett" w:date="2020-06-16T14:27:00Z">
        <w: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3B7EDA30" w14:textId="77777777" w:rsidR="003C0549" w:rsidRDefault="003C0549">
      <w:pPr>
        <w:pStyle w:val="Bibliography"/>
        <w:rPr>
          <w:ins w:id="547" w:author="Lewis Barnett" w:date="2020-06-16T14:27:00Z"/>
        </w:rPr>
        <w:pPrChange w:id="548" w:author="Lewis Barnett" w:date="2020-06-16T14:27:00Z">
          <w:pPr>
            <w:widowControl w:val="0"/>
            <w:autoSpaceDE w:val="0"/>
            <w:autoSpaceDN w:val="0"/>
            <w:adjustRightInd w:val="0"/>
          </w:pPr>
        </w:pPrChange>
      </w:pPr>
      <w:ins w:id="549" w:author="Lewis Barnett" w:date="2020-06-16T14:27:00Z">
        <w:r>
          <w:t>Walter, J. A., L. W. Sheppard, T. L. Anderson, J. H. Kastens, O. N. Bjørnstad, A. M. Liebhold, and D. C. Reuman. 2017. The geography of spatial synchrony. Ecology Letters 20:801–814.</w:t>
        </w:r>
      </w:ins>
    </w:p>
    <w:p w14:paraId="0C854645" w14:textId="77777777" w:rsidR="003C0549" w:rsidRDefault="003C0549">
      <w:pPr>
        <w:pStyle w:val="Bibliography"/>
        <w:rPr>
          <w:ins w:id="550" w:author="Lewis Barnett" w:date="2020-06-16T14:27:00Z"/>
        </w:rPr>
        <w:pPrChange w:id="551" w:author="Lewis Barnett" w:date="2020-06-16T14:27:00Z">
          <w:pPr>
            <w:widowControl w:val="0"/>
            <w:autoSpaceDE w:val="0"/>
            <w:autoSpaceDN w:val="0"/>
            <w:adjustRightInd w:val="0"/>
          </w:pPr>
        </w:pPrChange>
      </w:pPr>
      <w:ins w:id="552" w:author="Lewis Barnett" w:date="2020-06-16T14:27:00Z">
        <w:r>
          <w:t>Ward, E. J., J. E. Jannot, Y.-W. Lee, K. Ono, A. O. Shelton, and J. T. Thorson. 2015. Using spatiotemporal species distribution models to identify temporally evolving hotspots of species co-occurrence. Ecological Applications 25:2198–2209.</w:t>
        </w:r>
      </w:ins>
    </w:p>
    <w:p w14:paraId="6FE58EF1" w14:textId="77777777" w:rsidR="003C0549" w:rsidRDefault="003C0549">
      <w:pPr>
        <w:pStyle w:val="Bibliography"/>
        <w:rPr>
          <w:ins w:id="553" w:author="Lewis Barnett" w:date="2020-06-16T14:27:00Z"/>
        </w:rPr>
        <w:pPrChange w:id="554" w:author="Lewis Barnett" w:date="2020-06-16T14:27:00Z">
          <w:pPr>
            <w:widowControl w:val="0"/>
            <w:autoSpaceDE w:val="0"/>
            <w:autoSpaceDN w:val="0"/>
            <w:adjustRightInd w:val="0"/>
          </w:pPr>
        </w:pPrChange>
      </w:pPr>
      <w:ins w:id="555" w:author="Lewis Barnett" w:date="2020-06-16T14:27:00Z">
        <w:r>
          <w:t xml:space="preserve">Weatherhead, E. C., G. C. Reinsel, G. C. Tiao, X.-L. Meng, D. Choi, W.-K. Cheang, T. Keller, J. DeLuisi, D. J. Wuebbles, J. B. Kerr, A. J. Miller, S. J. Oltmans, and J. E. Frederick. 1998. </w:t>
        </w:r>
        <w:r>
          <w:lastRenderedPageBreak/>
          <w:t>Factors affecting the detection of trends: Statistical considerations and applications to environmental data. Journal of Geophysical Research: Atmospheres 103:17149–17161.</w:t>
        </w:r>
      </w:ins>
    </w:p>
    <w:p w14:paraId="54A9B780" w14:textId="77777777" w:rsidR="003C0549" w:rsidRDefault="003C0549">
      <w:pPr>
        <w:pStyle w:val="Bibliography"/>
        <w:rPr>
          <w:ins w:id="556" w:author="Lewis Barnett" w:date="2020-06-16T14:27:00Z"/>
        </w:rPr>
        <w:pPrChange w:id="557" w:author="Lewis Barnett" w:date="2020-06-16T14:27:00Z">
          <w:pPr>
            <w:widowControl w:val="0"/>
            <w:autoSpaceDE w:val="0"/>
            <w:autoSpaceDN w:val="0"/>
            <w:adjustRightInd w:val="0"/>
          </w:pPr>
        </w:pPrChange>
      </w:pPr>
      <w:ins w:id="558" w:author="Lewis Barnett" w:date="2020-06-16T14:27:00Z">
        <w:r>
          <w:t>Woillez, M., J. Rivoirard, and P. Petitgas. 2009. Notes on survey-based spatial indicators for monitoring fish populations. Aquatic Living Resources 22:155–164.</w:t>
        </w:r>
      </w:ins>
    </w:p>
    <w:p w14:paraId="0DF17E66" w14:textId="77777777" w:rsidR="003C0549" w:rsidRDefault="003C0549">
      <w:pPr>
        <w:pStyle w:val="Bibliography"/>
        <w:rPr>
          <w:ins w:id="559" w:author="Lewis Barnett" w:date="2020-06-16T14:27:00Z"/>
        </w:rPr>
        <w:pPrChange w:id="560" w:author="Lewis Barnett" w:date="2020-06-16T14:27:00Z">
          <w:pPr>
            <w:widowControl w:val="0"/>
            <w:autoSpaceDE w:val="0"/>
            <w:autoSpaceDN w:val="0"/>
            <w:adjustRightInd w:val="0"/>
          </w:pPr>
        </w:pPrChange>
      </w:pPr>
      <w:ins w:id="561" w:author="Lewis Barnett" w:date="2020-06-16T14:27:00Z">
        <w:r>
          <w:t>Yackulic, C. B., R. Chandler, E. F. Zipkin, J. A. Royle, J. D. Nichols, E. H. Campbell Grant, and S. Veran. 2013. Presence-only modelling using MAXENT: when can we trust the inferences? 4:236–243.</w:t>
        </w:r>
      </w:ins>
    </w:p>
    <w:p w14:paraId="048ABAD1" w14:textId="77777777" w:rsidR="003C0549" w:rsidRDefault="003C0549">
      <w:pPr>
        <w:pStyle w:val="Bibliography"/>
        <w:rPr>
          <w:ins w:id="562" w:author="Lewis Barnett" w:date="2020-06-16T14:27:00Z"/>
        </w:rPr>
        <w:pPrChange w:id="563" w:author="Lewis Barnett" w:date="2020-06-16T14:27:00Z">
          <w:pPr>
            <w:widowControl w:val="0"/>
            <w:autoSpaceDE w:val="0"/>
            <w:autoSpaceDN w:val="0"/>
            <w:adjustRightInd w:val="0"/>
          </w:pPr>
        </w:pPrChange>
      </w:pPr>
      <w:ins w:id="564" w:author="Lewis Barnett" w:date="2020-06-16T14:27:00Z">
        <w:r>
          <w:t>Zuur, A. F., E. N. Ieno, N. Walker, A. A. Saveliev, and G. M. Smith. 2009. Mixed Effects Models and Extensions in Ecology with R, 1st edition. Springer, New York.</w:t>
        </w:r>
      </w:ins>
    </w:p>
    <w:p w14:paraId="7F5EE642" w14:textId="46BD379E" w:rsidR="00082596" w:rsidRPr="00082596" w:rsidDel="003C0549" w:rsidRDefault="00082596" w:rsidP="00D26510">
      <w:pPr>
        <w:spacing w:line="480" w:lineRule="auto"/>
        <w:ind w:left="720" w:hanging="720"/>
        <w:rPr>
          <w:del w:id="565" w:author="Lewis Barnett" w:date="2020-06-16T14:27:00Z"/>
          <w:rFonts w:eastAsiaTheme="minorHAnsi"/>
        </w:rPr>
      </w:pPr>
      <w:del w:id="566" w:author="Lewis Barnett" w:date="2020-06-16T14:27:00Z">
        <w:r w:rsidRPr="00082596" w:rsidDel="003C0549">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210E01F6" w:rsidR="00082596" w:rsidRPr="00082596" w:rsidDel="003C0549" w:rsidRDefault="00082596" w:rsidP="00D26510">
      <w:pPr>
        <w:spacing w:line="480" w:lineRule="auto"/>
        <w:ind w:left="720" w:hanging="720"/>
        <w:rPr>
          <w:del w:id="567" w:author="Lewis Barnett" w:date="2020-06-16T14:27:00Z"/>
          <w:rFonts w:eastAsiaTheme="minorHAnsi"/>
        </w:rPr>
      </w:pPr>
      <w:del w:id="568" w:author="Lewis Barnett" w:date="2020-06-16T14:27:00Z">
        <w:r w:rsidRPr="00082596" w:rsidDel="003C0549">
          <w:rPr>
            <w:rFonts w:eastAsiaTheme="minorHAnsi"/>
          </w:rPr>
          <w:delText>Anderson, S. C. 2019. sdmTMB: An R package for spatial and spatiotemporal GLMMs with TMB.</w:delText>
        </w:r>
        <w:r w:rsidDel="003C0549">
          <w:rPr>
            <w:rFonts w:eastAsiaTheme="minorHAnsi"/>
          </w:rPr>
          <w:delText xml:space="preserve"> </w:delText>
        </w:r>
        <w:r w:rsidRPr="00082596" w:rsidDel="003C0549">
          <w:rPr>
            <w:rFonts w:eastAsiaTheme="minorHAnsi"/>
          </w:rPr>
          <w:delText>https://github.com/pbs-assess/sdmTMB</w:delText>
        </w:r>
      </w:del>
    </w:p>
    <w:p w14:paraId="014E3A54" w14:textId="64D6A046" w:rsidR="00082596" w:rsidRPr="00082596" w:rsidDel="003C0549" w:rsidRDefault="00082596" w:rsidP="00D26510">
      <w:pPr>
        <w:spacing w:line="480" w:lineRule="auto"/>
        <w:ind w:left="720" w:hanging="720"/>
        <w:rPr>
          <w:del w:id="569" w:author="Lewis Barnett" w:date="2020-06-16T14:27:00Z"/>
          <w:rFonts w:eastAsiaTheme="minorHAnsi"/>
        </w:rPr>
      </w:pPr>
      <w:del w:id="570" w:author="Lewis Barnett" w:date="2020-06-16T14:27:00Z">
        <w:r w:rsidRPr="00082596" w:rsidDel="003C0549">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6A5EA0E4" w:rsidR="00082596" w:rsidRPr="00082596" w:rsidDel="003C0549" w:rsidRDefault="00082596" w:rsidP="00D26510">
      <w:pPr>
        <w:spacing w:line="480" w:lineRule="auto"/>
        <w:ind w:left="720" w:hanging="720"/>
        <w:rPr>
          <w:del w:id="571" w:author="Lewis Barnett" w:date="2020-06-16T14:27:00Z"/>
          <w:rFonts w:eastAsiaTheme="minorHAnsi"/>
        </w:rPr>
      </w:pPr>
      <w:del w:id="572" w:author="Lewis Barnett" w:date="2020-06-16T14:27:00Z">
        <w:r w:rsidRPr="00082596" w:rsidDel="003C0549">
          <w:rPr>
            <w:rFonts w:eastAsiaTheme="minorHAnsi"/>
          </w:rPr>
          <w:delText>Anderson, S. C., and E. J. Ward. 2019. Black swans in space: Modeling spatiotemporal processes with extremes. Ecology 100:e02403.</w:delText>
        </w:r>
      </w:del>
    </w:p>
    <w:p w14:paraId="3F7C07B5" w14:textId="39D65C69" w:rsidR="00082596" w:rsidRPr="00082596" w:rsidDel="003C0549" w:rsidRDefault="00082596" w:rsidP="00D26510">
      <w:pPr>
        <w:spacing w:line="480" w:lineRule="auto"/>
        <w:ind w:left="720" w:hanging="720"/>
        <w:rPr>
          <w:del w:id="573" w:author="Lewis Barnett" w:date="2020-06-16T14:27:00Z"/>
          <w:rFonts w:eastAsiaTheme="minorHAnsi"/>
        </w:rPr>
      </w:pPr>
      <w:del w:id="574" w:author="Lewis Barnett" w:date="2020-06-16T14:27:00Z">
        <w:r w:rsidRPr="00082596" w:rsidDel="003C0549">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6FA3F325" w:rsidR="00082596" w:rsidRPr="00082596" w:rsidDel="003C0549" w:rsidRDefault="00082596" w:rsidP="00D26510">
      <w:pPr>
        <w:spacing w:line="480" w:lineRule="auto"/>
        <w:ind w:left="720" w:hanging="720"/>
        <w:rPr>
          <w:del w:id="575" w:author="Lewis Barnett" w:date="2020-06-16T14:27:00Z"/>
          <w:rFonts w:eastAsiaTheme="minorHAnsi"/>
        </w:rPr>
      </w:pPr>
      <w:del w:id="576" w:author="Lewis Barnett" w:date="2020-06-16T14:27:00Z">
        <w:r w:rsidRPr="00082596" w:rsidDel="003C0549">
          <w:rPr>
            <w:rFonts w:eastAsiaTheme="minorHAnsi"/>
          </w:rPr>
          <w:delText>Bakun, A., D. B. Field, A. Redondo-Rodriguez, and S. J. Weeks. 2010. Greenhouse gas, upwelling-favorable winds, and the future of coastal ocean upwelling ecosystems. Global Change Biology 16:1213–1228.</w:delText>
        </w:r>
      </w:del>
    </w:p>
    <w:p w14:paraId="0B499010" w14:textId="2F9F4162" w:rsidR="00082596" w:rsidRPr="00082596" w:rsidDel="003C0549" w:rsidRDefault="00082596" w:rsidP="00D26510">
      <w:pPr>
        <w:spacing w:line="480" w:lineRule="auto"/>
        <w:ind w:left="720" w:hanging="720"/>
        <w:rPr>
          <w:del w:id="577" w:author="Lewis Barnett" w:date="2020-06-16T14:27:00Z"/>
          <w:rFonts w:eastAsiaTheme="minorHAnsi"/>
        </w:rPr>
      </w:pPr>
      <w:del w:id="578" w:author="Lewis Barnett" w:date="2020-06-16T14:27:00Z">
        <w:r w:rsidRPr="00082596" w:rsidDel="003C0549">
          <w:rPr>
            <w:rFonts w:eastAsiaTheme="minorHAnsi"/>
          </w:rPr>
          <w:delText>Barnett, L. A. K., E. J. Ward, J. E. Jannot, and A. O. Shelton. 2019. Dynamic spatial heterogeneity reveals interdependence of marine faunal density and fishery removals. Ecological Indicators 107:105585.</w:delText>
        </w:r>
      </w:del>
    </w:p>
    <w:p w14:paraId="20287847" w14:textId="7F229E3D" w:rsidR="00082596" w:rsidRPr="00082596" w:rsidDel="003C0549" w:rsidRDefault="00082596" w:rsidP="00D26510">
      <w:pPr>
        <w:spacing w:line="480" w:lineRule="auto"/>
        <w:ind w:left="720" w:hanging="720"/>
        <w:rPr>
          <w:del w:id="579" w:author="Lewis Barnett" w:date="2020-06-16T14:27:00Z"/>
          <w:rFonts w:eastAsiaTheme="minorHAnsi"/>
        </w:rPr>
      </w:pPr>
      <w:del w:id="580" w:author="Lewis Barnett" w:date="2020-06-16T14:27:00Z">
        <w:r w:rsidRPr="00082596" w:rsidDel="003C0549">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7D9FAB8C" w:rsidR="00082596" w:rsidRPr="00082596" w:rsidDel="003C0549" w:rsidRDefault="00082596" w:rsidP="00D26510">
      <w:pPr>
        <w:spacing w:line="480" w:lineRule="auto"/>
        <w:ind w:left="720" w:hanging="720"/>
        <w:rPr>
          <w:del w:id="581" w:author="Lewis Barnett" w:date="2020-06-16T14:27:00Z"/>
          <w:rFonts w:eastAsiaTheme="minorHAnsi"/>
        </w:rPr>
      </w:pPr>
      <w:del w:id="582" w:author="Lewis Barnett" w:date="2020-06-16T14:27:00Z">
        <w:r w:rsidRPr="00082596" w:rsidDel="003C0549">
          <w:rPr>
            <w:rFonts w:eastAsiaTheme="minorHAnsi"/>
          </w:rPr>
          <w:delText>Chen, J., M. E. Thompson, and C. Wu. 2004. Estimation of fish abundance indices based on scientific research trawl surveys. Biometrics 60:116–123.</w:delText>
        </w:r>
      </w:del>
    </w:p>
    <w:p w14:paraId="1283941C" w14:textId="7185139D" w:rsidR="00082596" w:rsidRPr="00082596" w:rsidDel="003C0549" w:rsidRDefault="00082596" w:rsidP="00D26510">
      <w:pPr>
        <w:spacing w:line="480" w:lineRule="auto"/>
        <w:ind w:left="720" w:hanging="720"/>
        <w:rPr>
          <w:del w:id="583" w:author="Lewis Barnett" w:date="2020-06-16T14:27:00Z"/>
          <w:rFonts w:eastAsiaTheme="minorHAnsi"/>
        </w:rPr>
      </w:pPr>
      <w:del w:id="584" w:author="Lewis Barnett" w:date="2020-06-16T14:27:00Z">
        <w:r w:rsidRPr="00082596" w:rsidDel="003C0549">
          <w:rPr>
            <w:rFonts w:eastAsiaTheme="minorHAnsi"/>
          </w:rPr>
          <w:delText>Dunn, P. K., and G. K. Smyth. 2005. Series evaluation of Tweedie exponential dispersion model densities. Statistics and Computing 15:267–280.</w:delText>
        </w:r>
      </w:del>
    </w:p>
    <w:p w14:paraId="5CD5C299" w14:textId="71DF20C8" w:rsidR="00082596" w:rsidRPr="00082596" w:rsidDel="003C0549" w:rsidRDefault="00082596" w:rsidP="00D26510">
      <w:pPr>
        <w:spacing w:line="480" w:lineRule="auto"/>
        <w:ind w:left="720" w:hanging="720"/>
        <w:rPr>
          <w:del w:id="585" w:author="Lewis Barnett" w:date="2020-06-16T14:27:00Z"/>
          <w:rFonts w:eastAsiaTheme="minorHAnsi"/>
        </w:rPr>
      </w:pPr>
      <w:del w:id="586" w:author="Lewis Barnett" w:date="2020-06-16T14:27:00Z">
        <w:r w:rsidRPr="00082596" w:rsidDel="003C0549">
          <w:rPr>
            <w:rFonts w:eastAsiaTheme="minorHAnsi"/>
          </w:rPr>
          <w:delText>Elith, J., M. Kearney, and S. Phillips. 2010. The art of modelling range-shifting species. Methods in Ecology and Evolution 1:330–342.</w:delText>
        </w:r>
      </w:del>
    </w:p>
    <w:p w14:paraId="0F974BEA" w14:textId="17F9963D" w:rsidR="00082596" w:rsidRPr="00082596" w:rsidDel="003C0549" w:rsidRDefault="00082596" w:rsidP="00D26510">
      <w:pPr>
        <w:spacing w:line="480" w:lineRule="auto"/>
        <w:ind w:left="720" w:hanging="720"/>
        <w:rPr>
          <w:del w:id="587" w:author="Lewis Barnett" w:date="2020-06-16T14:27:00Z"/>
          <w:rFonts w:eastAsiaTheme="minorHAnsi"/>
        </w:rPr>
      </w:pPr>
      <w:del w:id="588" w:author="Lewis Barnett" w:date="2020-06-16T14:27:00Z">
        <w:r w:rsidRPr="00082596" w:rsidDel="003C0549">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611D2C64" w:rsidR="00082596" w:rsidRPr="00082596" w:rsidDel="003C0549" w:rsidRDefault="00082596" w:rsidP="00D26510">
      <w:pPr>
        <w:spacing w:line="480" w:lineRule="auto"/>
        <w:ind w:left="720" w:hanging="720"/>
        <w:rPr>
          <w:del w:id="589" w:author="Lewis Barnett" w:date="2020-06-16T14:27:00Z"/>
          <w:rFonts w:eastAsiaTheme="minorHAnsi"/>
        </w:rPr>
      </w:pPr>
      <w:del w:id="590" w:author="Lewis Barnett" w:date="2020-06-16T14:27:00Z">
        <w:r w:rsidRPr="00082596" w:rsidDel="003C0549">
          <w:rPr>
            <w:rFonts w:eastAsiaTheme="minorHAnsi"/>
          </w:rPr>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delText>
        </w:r>
      </w:del>
    </w:p>
    <w:p w14:paraId="78F98F5C" w14:textId="35DB7053" w:rsidR="00082596" w:rsidRPr="00082596" w:rsidDel="003C0549" w:rsidRDefault="00082596" w:rsidP="00D26510">
      <w:pPr>
        <w:spacing w:line="480" w:lineRule="auto"/>
        <w:ind w:left="720" w:hanging="720"/>
        <w:rPr>
          <w:del w:id="591" w:author="Lewis Barnett" w:date="2020-06-16T14:27:00Z"/>
          <w:rFonts w:eastAsiaTheme="minorHAnsi"/>
        </w:rPr>
      </w:pPr>
      <w:del w:id="592" w:author="Lewis Barnett" w:date="2020-06-16T14:27:00Z">
        <w:r w:rsidRPr="00082596" w:rsidDel="003C0549">
          <w:rPr>
            <w:rFonts w:eastAsiaTheme="minorHAnsi"/>
          </w:rPr>
          <w:delText>Hassell, M. 2000. The Spatial and Temporal Dynamics of Host-Parasitoid Interactions. Oxford University Press, Oxford.</w:delText>
        </w:r>
      </w:del>
    </w:p>
    <w:p w14:paraId="18FDBF19" w14:textId="3E70F725" w:rsidR="00082596" w:rsidRPr="00082596" w:rsidDel="003C0549" w:rsidRDefault="00082596" w:rsidP="00D26510">
      <w:pPr>
        <w:spacing w:line="480" w:lineRule="auto"/>
        <w:ind w:left="720" w:hanging="720"/>
        <w:rPr>
          <w:del w:id="593" w:author="Lewis Barnett" w:date="2020-06-16T14:27:00Z"/>
          <w:rFonts w:eastAsiaTheme="minorHAnsi"/>
        </w:rPr>
      </w:pPr>
      <w:del w:id="594" w:author="Lewis Barnett" w:date="2020-06-16T14:27:00Z">
        <w:r w:rsidRPr="00082596" w:rsidDel="003C0549">
          <w:rPr>
            <w:rFonts w:eastAsiaTheme="minorHAnsi"/>
          </w:rPr>
          <w:delText>Hennig, C. 2019. fpc: Flexible Procedures for Clustering. https://cran.r-project.org/package=fpc</w:delText>
        </w:r>
      </w:del>
    </w:p>
    <w:p w14:paraId="5998F387" w14:textId="6127A375" w:rsidR="00082596" w:rsidRPr="00082596" w:rsidDel="003C0549" w:rsidRDefault="00082596" w:rsidP="00D26510">
      <w:pPr>
        <w:spacing w:line="480" w:lineRule="auto"/>
        <w:ind w:left="720" w:hanging="720"/>
        <w:rPr>
          <w:del w:id="595" w:author="Lewis Barnett" w:date="2020-06-16T14:27:00Z"/>
          <w:rFonts w:eastAsiaTheme="minorHAnsi"/>
        </w:rPr>
      </w:pPr>
      <w:del w:id="596" w:author="Lewis Barnett" w:date="2020-06-16T14:27:00Z">
        <w:r w:rsidRPr="00082596" w:rsidDel="003C0549">
          <w:rPr>
            <w:rFonts w:eastAsiaTheme="minorHAnsi"/>
          </w:rPr>
          <w:delText>Hitch, A. T., and P. L. Leberg. 2007. Breeding distributions of North American bird species moving north as a result of climate change. Conservation Biology 21:534–539.</w:delText>
        </w:r>
      </w:del>
    </w:p>
    <w:p w14:paraId="5BC36CE4" w14:textId="48B6A5DB" w:rsidR="00082596" w:rsidRPr="00082596" w:rsidDel="003C0549" w:rsidRDefault="00082596" w:rsidP="00D26510">
      <w:pPr>
        <w:spacing w:line="480" w:lineRule="auto"/>
        <w:ind w:left="720" w:hanging="720"/>
        <w:rPr>
          <w:del w:id="597" w:author="Lewis Barnett" w:date="2020-06-16T14:27:00Z"/>
          <w:rFonts w:eastAsiaTheme="minorHAnsi"/>
        </w:rPr>
      </w:pPr>
      <w:del w:id="598" w:author="Lewis Barnett" w:date="2020-06-16T14:27:00Z">
        <w:r w:rsidRPr="00082596" w:rsidDel="003C0549">
          <w:rPr>
            <w:rFonts w:eastAsiaTheme="minorHAnsi"/>
          </w:rPr>
          <w:delText>Huffaker, C. B. 1958. Experimental studies on predation: dispersion factors and predator-prey oscillations. Hilgardia 27:795–835.</w:delText>
        </w:r>
      </w:del>
    </w:p>
    <w:p w14:paraId="7335416A" w14:textId="4CFFFEB5" w:rsidR="00082596" w:rsidRPr="00082596" w:rsidDel="003C0549" w:rsidRDefault="00082596" w:rsidP="00D26510">
      <w:pPr>
        <w:spacing w:line="480" w:lineRule="auto"/>
        <w:ind w:left="720" w:hanging="720"/>
        <w:rPr>
          <w:del w:id="599" w:author="Lewis Barnett" w:date="2020-06-16T14:27:00Z"/>
          <w:rFonts w:eastAsiaTheme="minorHAnsi"/>
        </w:rPr>
      </w:pPr>
      <w:del w:id="600" w:author="Lewis Barnett" w:date="2020-06-16T14:27:00Z">
        <w:r w:rsidRPr="00082596" w:rsidDel="003C0549">
          <w:rPr>
            <w:rFonts w:eastAsiaTheme="minorHAnsi"/>
          </w:rPr>
          <w:delText>Johnson, K. F., J. T. Thorson, and A. E. Punt. 2019. Investigating the value of including depth during spatiotemporal index standardization. Fisheries Research 216:126–137.</w:delText>
        </w:r>
      </w:del>
    </w:p>
    <w:p w14:paraId="5D1B7080" w14:textId="5F06662A" w:rsidR="00082596" w:rsidRPr="00082596" w:rsidDel="003C0549" w:rsidRDefault="00082596" w:rsidP="00D26510">
      <w:pPr>
        <w:spacing w:line="480" w:lineRule="auto"/>
        <w:ind w:left="720" w:hanging="720"/>
        <w:rPr>
          <w:del w:id="601" w:author="Lewis Barnett" w:date="2020-06-16T14:27:00Z"/>
          <w:rFonts w:eastAsiaTheme="minorHAnsi"/>
        </w:rPr>
      </w:pPr>
      <w:del w:id="602" w:author="Lewis Barnett" w:date="2020-06-16T14:27:00Z">
        <w:r w:rsidRPr="00082596" w:rsidDel="003C0549">
          <w:rPr>
            <w:rFonts w:eastAsiaTheme="minorHAnsi"/>
          </w:rPr>
          <w:delText>Kaufman, L., and P. J. Rousseeuw. 2009. Finding groups in data: an Introduction to cluster analysis. John Wiley &amp; Sons.</w:delText>
        </w:r>
      </w:del>
    </w:p>
    <w:p w14:paraId="00B7B50C" w14:textId="3780DBA2" w:rsidR="00082596" w:rsidRPr="00082596" w:rsidDel="003C0549" w:rsidRDefault="00082596" w:rsidP="00D26510">
      <w:pPr>
        <w:spacing w:line="480" w:lineRule="auto"/>
        <w:ind w:left="720" w:hanging="720"/>
        <w:rPr>
          <w:del w:id="603" w:author="Lewis Barnett" w:date="2020-06-16T14:27:00Z"/>
          <w:rFonts w:eastAsiaTheme="minorHAnsi"/>
        </w:rPr>
      </w:pPr>
      <w:del w:id="604" w:author="Lewis Barnett" w:date="2020-06-16T14:27:00Z">
        <w:r w:rsidRPr="00082596" w:rsidDel="003C0549">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16755D02" w:rsidR="00082596" w:rsidRPr="00082596" w:rsidDel="003C0549" w:rsidRDefault="00082596" w:rsidP="00D26510">
      <w:pPr>
        <w:spacing w:line="480" w:lineRule="auto"/>
        <w:ind w:left="720" w:hanging="720"/>
        <w:rPr>
          <w:del w:id="605" w:author="Lewis Barnett" w:date="2020-06-16T14:27:00Z"/>
          <w:rFonts w:eastAsiaTheme="minorHAnsi"/>
        </w:rPr>
      </w:pPr>
      <w:del w:id="606" w:author="Lewis Barnett" w:date="2020-06-16T14:27:00Z">
        <w:r w:rsidRPr="00082596" w:rsidDel="003C0549">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9D5C7F6" w:rsidR="00082596" w:rsidRPr="00082596" w:rsidDel="003C0549" w:rsidRDefault="00082596" w:rsidP="00D26510">
      <w:pPr>
        <w:spacing w:line="480" w:lineRule="auto"/>
        <w:ind w:left="720" w:hanging="720"/>
        <w:rPr>
          <w:del w:id="607" w:author="Lewis Barnett" w:date="2020-06-16T14:27:00Z"/>
          <w:rFonts w:eastAsiaTheme="minorHAnsi"/>
        </w:rPr>
      </w:pPr>
      <w:del w:id="608" w:author="Lewis Barnett" w:date="2020-06-16T14:27:00Z">
        <w:r w:rsidRPr="00082596" w:rsidDel="003C0549">
          <w:rPr>
            <w:rFonts w:eastAsiaTheme="minorHAnsi"/>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6964D10D" w:rsidR="00082596" w:rsidRPr="00082596" w:rsidDel="003C0549" w:rsidRDefault="00082596" w:rsidP="00D26510">
      <w:pPr>
        <w:spacing w:line="480" w:lineRule="auto"/>
        <w:ind w:left="720" w:hanging="720"/>
        <w:rPr>
          <w:del w:id="609" w:author="Lewis Barnett" w:date="2020-06-16T14:27:00Z"/>
          <w:rFonts w:eastAsiaTheme="minorHAnsi"/>
        </w:rPr>
      </w:pPr>
      <w:del w:id="610" w:author="Lewis Barnett" w:date="2020-06-16T14:27:00Z">
        <w:r w:rsidRPr="00082596" w:rsidDel="003C0549">
          <w:rPr>
            <w:rFonts w:eastAsiaTheme="minorHAnsi"/>
          </w:rPr>
          <w:delText>Kristensen, K., A. Nielsen, C. W. Berg, H. Skaug, and B. M. Bell. 2016. TMB: Automatic differentiation and Laplace approximation. Journal of Statistical Software 70:1–21.</w:delText>
        </w:r>
      </w:del>
    </w:p>
    <w:p w14:paraId="5DF10699" w14:textId="42E01136" w:rsidR="00082596" w:rsidRPr="00082596" w:rsidDel="003C0549" w:rsidRDefault="00082596" w:rsidP="00D26510">
      <w:pPr>
        <w:spacing w:line="480" w:lineRule="auto"/>
        <w:ind w:left="720" w:hanging="720"/>
        <w:rPr>
          <w:del w:id="611" w:author="Lewis Barnett" w:date="2020-06-16T14:27:00Z"/>
          <w:rFonts w:eastAsiaTheme="minorHAnsi"/>
        </w:rPr>
      </w:pPr>
      <w:del w:id="612" w:author="Lewis Barnett" w:date="2020-06-16T14:27:00Z">
        <w:r w:rsidRPr="00082596" w:rsidDel="003C0549">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2CA68CE8" w:rsidR="00082596" w:rsidRPr="00082596" w:rsidDel="003C0549" w:rsidRDefault="00082596" w:rsidP="00D26510">
      <w:pPr>
        <w:spacing w:line="480" w:lineRule="auto"/>
        <w:ind w:left="720" w:hanging="720"/>
        <w:rPr>
          <w:del w:id="613" w:author="Lewis Barnett" w:date="2020-06-16T14:27:00Z"/>
          <w:rFonts w:eastAsiaTheme="minorHAnsi"/>
        </w:rPr>
      </w:pPr>
      <w:del w:id="614" w:author="Lewis Barnett" w:date="2020-06-16T14:27:00Z">
        <w:r w:rsidRPr="00082596" w:rsidDel="003C0549">
          <w:rPr>
            <w:rFonts w:eastAsiaTheme="minorHAnsi"/>
          </w:rPr>
          <w:delText>Lenoir, J., J. C. Gégout, P. A. Marquet, P. de Ruffray, and H. Brisse. 2008. A Significant upward shift in plant species optimum elevation during the 20th century. Science 320:1768.</w:delText>
        </w:r>
      </w:del>
    </w:p>
    <w:p w14:paraId="784B941F" w14:textId="04D7EA1A" w:rsidR="00082596" w:rsidRPr="00082596" w:rsidDel="003C0549" w:rsidRDefault="00082596" w:rsidP="00D26510">
      <w:pPr>
        <w:spacing w:line="480" w:lineRule="auto"/>
        <w:ind w:left="720" w:hanging="720"/>
        <w:rPr>
          <w:del w:id="615" w:author="Lewis Barnett" w:date="2020-06-16T14:27:00Z"/>
          <w:rFonts w:eastAsiaTheme="minorHAnsi"/>
        </w:rPr>
      </w:pPr>
      <w:del w:id="616" w:author="Lewis Barnett" w:date="2020-06-16T14:27:00Z">
        <w:r w:rsidRPr="00082596" w:rsidDel="003C0549">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6A3C9932" w:rsidR="00082596" w:rsidRPr="00082596" w:rsidDel="003C0549" w:rsidRDefault="00082596" w:rsidP="00D26510">
      <w:pPr>
        <w:spacing w:line="480" w:lineRule="auto"/>
        <w:ind w:left="720" w:hanging="720"/>
        <w:rPr>
          <w:del w:id="617" w:author="Lewis Barnett" w:date="2020-06-16T14:27:00Z"/>
          <w:rFonts w:eastAsiaTheme="minorHAnsi"/>
        </w:rPr>
      </w:pPr>
      <w:del w:id="618" w:author="Lewis Barnett" w:date="2020-06-16T14:27:00Z">
        <w:r w:rsidRPr="00082596" w:rsidDel="003C0549">
          <w:rPr>
            <w:rFonts w:eastAsiaTheme="minorHAnsi"/>
          </w:rPr>
          <w:delText>Levin, S. A. 1992. The problem of pattern and scale in ecology: the Robert H. MacArthur Award Lecture. Ecology 73:1943–1967.</w:delText>
        </w:r>
      </w:del>
    </w:p>
    <w:p w14:paraId="3A67657E" w14:textId="370D6D8C" w:rsidR="00082596" w:rsidRPr="00082596" w:rsidDel="003C0549" w:rsidRDefault="00082596" w:rsidP="00D26510">
      <w:pPr>
        <w:spacing w:line="480" w:lineRule="auto"/>
        <w:ind w:left="720" w:hanging="720"/>
        <w:rPr>
          <w:del w:id="619" w:author="Lewis Barnett" w:date="2020-06-16T14:27:00Z"/>
          <w:rFonts w:eastAsiaTheme="minorHAnsi"/>
        </w:rPr>
      </w:pPr>
      <w:del w:id="620" w:author="Lewis Barnett" w:date="2020-06-16T14:27:00Z">
        <w:r w:rsidRPr="00082596" w:rsidDel="003C0549">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7074AEA3" w:rsidR="00082596" w:rsidRPr="00082596" w:rsidDel="003C0549" w:rsidRDefault="00082596" w:rsidP="00D26510">
      <w:pPr>
        <w:spacing w:line="480" w:lineRule="auto"/>
        <w:ind w:left="720" w:hanging="720"/>
        <w:rPr>
          <w:del w:id="621" w:author="Lewis Barnett" w:date="2020-06-16T14:27:00Z"/>
          <w:rFonts w:eastAsiaTheme="minorHAnsi"/>
        </w:rPr>
      </w:pPr>
      <w:del w:id="622" w:author="Lewis Barnett" w:date="2020-06-16T14:27:00Z">
        <w:r w:rsidRPr="00082596" w:rsidDel="003C0549">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484F2DAF" w:rsidR="00082596" w:rsidRPr="00082596" w:rsidDel="003C0549" w:rsidRDefault="00082596" w:rsidP="00D26510">
      <w:pPr>
        <w:spacing w:line="480" w:lineRule="auto"/>
        <w:ind w:left="720" w:hanging="720"/>
        <w:rPr>
          <w:del w:id="623" w:author="Lewis Barnett" w:date="2020-06-16T14:27:00Z"/>
          <w:rFonts w:eastAsiaTheme="minorHAnsi"/>
        </w:rPr>
      </w:pPr>
      <w:del w:id="624" w:author="Lewis Barnett" w:date="2020-06-16T14:27:00Z">
        <w:r w:rsidRPr="00082596" w:rsidDel="003C0549">
          <w:rPr>
            <w:rFonts w:eastAsiaTheme="minorHAnsi"/>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12A38EC3" w:rsidR="00082596" w:rsidRPr="00082596" w:rsidDel="003C0549" w:rsidRDefault="00082596" w:rsidP="00D26510">
      <w:pPr>
        <w:spacing w:line="480" w:lineRule="auto"/>
        <w:ind w:left="720" w:hanging="720"/>
        <w:rPr>
          <w:del w:id="625" w:author="Lewis Barnett" w:date="2020-06-16T14:27:00Z"/>
          <w:rFonts w:eastAsiaTheme="minorHAnsi"/>
        </w:rPr>
      </w:pPr>
      <w:del w:id="626" w:author="Lewis Barnett" w:date="2020-06-16T14:27:00Z">
        <w:r w:rsidRPr="00082596" w:rsidDel="003C0549">
          <w:rPr>
            <w:rFonts w:eastAsiaTheme="minorHAnsi"/>
          </w:rPr>
          <w:delText>Lowerre-Barbieri, S. K., I. A. Catalán, A. Frugård Opdal, and C. Jørgensen. 2019. Preparing for the future: Integrating spatial ecology into ecosystem-based management. ICES Journal of Marine Science 76:467–476.</w:delText>
        </w:r>
      </w:del>
    </w:p>
    <w:p w14:paraId="669E0853" w14:textId="27A87AE6" w:rsidR="00082596" w:rsidRPr="00082596" w:rsidDel="003C0549" w:rsidRDefault="00082596" w:rsidP="00D26510">
      <w:pPr>
        <w:spacing w:line="480" w:lineRule="auto"/>
        <w:ind w:left="720" w:hanging="720"/>
        <w:rPr>
          <w:del w:id="627" w:author="Lewis Barnett" w:date="2020-06-16T14:27:00Z"/>
          <w:rFonts w:eastAsiaTheme="minorHAnsi"/>
        </w:rPr>
      </w:pPr>
      <w:del w:id="628" w:author="Lewis Barnett" w:date="2020-06-16T14:27:00Z">
        <w:r w:rsidRPr="00082596" w:rsidDel="003C0549">
          <w:rPr>
            <w:rFonts w:eastAsiaTheme="minorHAnsi"/>
          </w:rPr>
          <w:delText>Maechler, M., P. Rousseeuw, A. Struyf, M. Hubert, and K. Hornik. 2019. Cluster: Cluster Analysis Basics and Extensions. R package version 2.1.0.</w:delText>
        </w:r>
      </w:del>
    </w:p>
    <w:p w14:paraId="57B23E0E" w14:textId="0B8CB84D" w:rsidR="00082596" w:rsidRPr="00082596" w:rsidDel="003C0549" w:rsidRDefault="00082596" w:rsidP="00D26510">
      <w:pPr>
        <w:spacing w:line="480" w:lineRule="auto"/>
        <w:ind w:left="720" w:hanging="720"/>
        <w:rPr>
          <w:del w:id="629" w:author="Lewis Barnett" w:date="2020-06-16T14:27:00Z"/>
          <w:rFonts w:eastAsiaTheme="minorHAnsi"/>
        </w:rPr>
      </w:pPr>
      <w:del w:id="630" w:author="Lewis Barnett" w:date="2020-06-16T14:27:00Z">
        <w:r w:rsidRPr="00082596" w:rsidDel="003C0549">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47C2004C" w:rsidR="00082596" w:rsidRPr="00082596" w:rsidDel="003C0549" w:rsidRDefault="00082596" w:rsidP="00D26510">
      <w:pPr>
        <w:spacing w:line="480" w:lineRule="auto"/>
        <w:ind w:left="720" w:hanging="720"/>
        <w:rPr>
          <w:del w:id="631" w:author="Lewis Barnett" w:date="2020-06-16T14:27:00Z"/>
          <w:rFonts w:eastAsiaTheme="minorHAnsi"/>
        </w:rPr>
      </w:pPr>
      <w:del w:id="632" w:author="Lewis Barnett" w:date="2020-06-16T14:27:00Z">
        <w:r w:rsidRPr="00082596" w:rsidDel="003C0549">
          <w:rPr>
            <w:rFonts w:eastAsiaTheme="minorHAnsi"/>
          </w:rPr>
          <w:delText>Pinsky, M. L., B. Worm, M. J. Fogarty, J. L. Sarmiento, and S. A. Levin. 2013. Marine taxa track local climate velocities. Science 341:1239–1242.</w:delText>
        </w:r>
      </w:del>
    </w:p>
    <w:p w14:paraId="5C70EBB3" w14:textId="78923641" w:rsidR="00082596" w:rsidRPr="00082596" w:rsidDel="003C0549" w:rsidRDefault="00082596" w:rsidP="00D26510">
      <w:pPr>
        <w:spacing w:line="480" w:lineRule="auto"/>
        <w:ind w:left="720" w:hanging="720"/>
        <w:rPr>
          <w:del w:id="633" w:author="Lewis Barnett" w:date="2020-06-16T14:27:00Z"/>
          <w:rFonts w:eastAsiaTheme="minorHAnsi"/>
        </w:rPr>
      </w:pPr>
      <w:del w:id="634" w:author="Lewis Barnett" w:date="2020-06-16T14:27:00Z">
        <w:r w:rsidRPr="00082596" w:rsidDel="003C0549">
          <w:rPr>
            <w:rFonts w:eastAsiaTheme="minorHAnsi"/>
          </w:rPr>
          <w:delText>R Core Team. 2019. R: A Language and Environment for Statistical Computing. R Foundation for Statistical Computing, Vienna, Austria.</w:delText>
        </w:r>
      </w:del>
    </w:p>
    <w:p w14:paraId="730F165B" w14:textId="3569FDD0" w:rsidR="00082596" w:rsidRPr="00082596" w:rsidDel="003C0549" w:rsidRDefault="00082596" w:rsidP="00D26510">
      <w:pPr>
        <w:spacing w:line="480" w:lineRule="auto"/>
        <w:ind w:left="720" w:hanging="720"/>
        <w:rPr>
          <w:del w:id="635" w:author="Lewis Barnett" w:date="2020-06-16T14:27:00Z"/>
          <w:rFonts w:eastAsiaTheme="minorHAnsi"/>
        </w:rPr>
      </w:pPr>
      <w:del w:id="636" w:author="Lewis Barnett" w:date="2020-06-16T14:27:00Z">
        <w:r w:rsidRPr="00082596" w:rsidDel="003C0549">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768DCEF0" w:rsidR="00082596" w:rsidRPr="00082596" w:rsidDel="003C0549" w:rsidRDefault="00082596" w:rsidP="00D26510">
      <w:pPr>
        <w:spacing w:line="480" w:lineRule="auto"/>
        <w:ind w:left="720" w:hanging="720"/>
        <w:rPr>
          <w:del w:id="637" w:author="Lewis Barnett" w:date="2020-06-16T14:27:00Z"/>
          <w:rFonts w:eastAsiaTheme="minorHAnsi"/>
        </w:rPr>
      </w:pPr>
      <w:del w:id="638" w:author="Lewis Barnett" w:date="2020-06-16T14:27:00Z">
        <w:r w:rsidRPr="00082596" w:rsidDel="003C0549">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3A411863" w:rsidR="00082596" w:rsidRPr="00082596" w:rsidDel="003C0549" w:rsidRDefault="00082596" w:rsidP="00D26510">
      <w:pPr>
        <w:spacing w:line="480" w:lineRule="auto"/>
        <w:ind w:left="720" w:hanging="720"/>
        <w:rPr>
          <w:del w:id="639" w:author="Lewis Barnett" w:date="2020-06-16T14:27:00Z"/>
          <w:rFonts w:eastAsiaTheme="minorHAnsi"/>
        </w:rPr>
      </w:pPr>
      <w:del w:id="640" w:author="Lewis Barnett" w:date="2020-06-16T14:27:00Z">
        <w:r w:rsidRPr="00082596" w:rsidDel="003C0549">
          <w:rPr>
            <w:rFonts w:eastAsiaTheme="minorHAnsi"/>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32AC577" w:rsidR="00082596" w:rsidRPr="00082596" w:rsidDel="003C0549" w:rsidRDefault="00082596" w:rsidP="00D26510">
      <w:pPr>
        <w:spacing w:line="480" w:lineRule="auto"/>
        <w:ind w:left="720" w:hanging="720"/>
        <w:rPr>
          <w:del w:id="641" w:author="Lewis Barnett" w:date="2020-06-16T14:27:00Z"/>
          <w:rFonts w:eastAsiaTheme="minorHAnsi"/>
        </w:rPr>
      </w:pPr>
      <w:del w:id="642" w:author="Lewis Barnett" w:date="2020-06-16T14:27:00Z">
        <w:r w:rsidRPr="00082596" w:rsidDel="003C0549">
          <w:rPr>
            <w:rFonts w:eastAsiaTheme="minorHAnsi"/>
          </w:rPr>
          <w:delText>Ruiz-Cárdenas, R., E. T. Krainski, and H. Rue. 2012. Direct fitting of dynamic models using integrated nested Laplace approximations — INLA. Computational Statistics &amp; Data Analysis 56:1808–1828.</w:delText>
        </w:r>
      </w:del>
    </w:p>
    <w:p w14:paraId="54A5EC61" w14:textId="5AE64A1C" w:rsidR="00082596" w:rsidRPr="00082596" w:rsidDel="003C0549" w:rsidRDefault="00082596" w:rsidP="00D26510">
      <w:pPr>
        <w:spacing w:line="480" w:lineRule="auto"/>
        <w:ind w:left="720" w:hanging="720"/>
        <w:rPr>
          <w:del w:id="643" w:author="Lewis Barnett" w:date="2020-06-16T14:27:00Z"/>
          <w:rFonts w:eastAsiaTheme="minorHAnsi"/>
        </w:rPr>
      </w:pPr>
      <w:del w:id="644" w:author="Lewis Barnett" w:date="2020-06-16T14:27:00Z">
        <w:r w:rsidRPr="00082596" w:rsidDel="003C0549">
          <w:rPr>
            <w:rFonts w:eastAsiaTheme="minorHAnsi"/>
          </w:rPr>
          <w:delText>Sagarin, R. D., S. D. Gaines, and B. Gaylord. 2006. Moving beyond assumptions to understand abundance distributions across the ranges of species. Trends in Ecology &amp; Evolution 21:524–530.</w:delText>
        </w:r>
      </w:del>
    </w:p>
    <w:p w14:paraId="7C6A30D5" w14:textId="1233925C" w:rsidR="00082596" w:rsidRPr="00082596" w:rsidDel="003C0549" w:rsidRDefault="00082596" w:rsidP="00D26510">
      <w:pPr>
        <w:spacing w:line="480" w:lineRule="auto"/>
        <w:ind w:left="720" w:hanging="720"/>
        <w:rPr>
          <w:del w:id="645" w:author="Lewis Barnett" w:date="2020-06-16T14:27:00Z"/>
          <w:rFonts w:eastAsiaTheme="minorHAnsi"/>
        </w:rPr>
      </w:pPr>
      <w:del w:id="646" w:author="Lewis Barnett" w:date="2020-06-16T14:27:00Z">
        <w:r w:rsidRPr="00082596" w:rsidDel="003C0549">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2D8696D7" w:rsidR="00082596" w:rsidRPr="00082596" w:rsidDel="003C0549" w:rsidRDefault="00082596" w:rsidP="00D26510">
      <w:pPr>
        <w:spacing w:line="480" w:lineRule="auto"/>
        <w:ind w:left="720" w:hanging="720"/>
        <w:rPr>
          <w:del w:id="647" w:author="Lewis Barnett" w:date="2020-06-16T14:27:00Z"/>
          <w:rFonts w:eastAsiaTheme="minorHAnsi"/>
        </w:rPr>
      </w:pPr>
      <w:del w:id="648" w:author="Lewis Barnett" w:date="2020-06-16T14:27:00Z">
        <w:r w:rsidRPr="00082596" w:rsidDel="003C0549">
          <w:rPr>
            <w:rFonts w:eastAsiaTheme="minorHAnsi"/>
          </w:rPr>
          <w:delText>Shono, H. 2008. Application of the Tweedie distribution to zero-catch data in CPUE analysis. Fisheries Research 93:154–162.</w:delText>
        </w:r>
      </w:del>
    </w:p>
    <w:p w14:paraId="0934BFBE" w14:textId="2E947EB4" w:rsidR="00082596" w:rsidRPr="00082596" w:rsidDel="003C0549" w:rsidRDefault="00082596" w:rsidP="00D26510">
      <w:pPr>
        <w:spacing w:line="480" w:lineRule="auto"/>
        <w:ind w:left="720" w:hanging="720"/>
        <w:rPr>
          <w:del w:id="649" w:author="Lewis Barnett" w:date="2020-06-16T14:27:00Z"/>
          <w:rFonts w:eastAsiaTheme="minorHAnsi"/>
        </w:rPr>
      </w:pPr>
      <w:del w:id="650" w:author="Lewis Barnett" w:date="2020-06-16T14:27:00Z">
        <w:r w:rsidRPr="00082596" w:rsidDel="003C0549">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13CA88A8" w:rsidR="00082596" w:rsidRPr="00082596" w:rsidDel="003C0549" w:rsidRDefault="00082596" w:rsidP="00D26510">
      <w:pPr>
        <w:spacing w:line="480" w:lineRule="auto"/>
        <w:ind w:left="720" w:hanging="720"/>
        <w:rPr>
          <w:del w:id="651" w:author="Lewis Barnett" w:date="2020-06-16T14:27:00Z"/>
          <w:rFonts w:eastAsiaTheme="minorHAnsi"/>
        </w:rPr>
      </w:pPr>
      <w:del w:id="652" w:author="Lewis Barnett" w:date="2020-06-16T14:27:00Z">
        <w:r w:rsidRPr="00082596" w:rsidDel="003C0549">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5BE9552B" w:rsidR="00082596" w:rsidRPr="00082596" w:rsidDel="003C0549" w:rsidRDefault="00082596" w:rsidP="00D26510">
      <w:pPr>
        <w:spacing w:line="480" w:lineRule="auto"/>
        <w:ind w:left="720" w:hanging="720"/>
        <w:rPr>
          <w:del w:id="653" w:author="Lewis Barnett" w:date="2020-06-16T14:27:00Z"/>
          <w:rFonts w:eastAsiaTheme="minorHAnsi"/>
        </w:rPr>
      </w:pPr>
      <w:del w:id="654" w:author="Lewis Barnett" w:date="2020-06-16T14:27:00Z">
        <w:r w:rsidRPr="00082596" w:rsidDel="003C0549">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2A005C78" w:rsidR="00082596" w:rsidRPr="00082596" w:rsidDel="003C0549" w:rsidRDefault="00082596" w:rsidP="00D26510">
      <w:pPr>
        <w:spacing w:line="480" w:lineRule="auto"/>
        <w:ind w:left="720" w:hanging="720"/>
        <w:rPr>
          <w:del w:id="655" w:author="Lewis Barnett" w:date="2020-06-16T14:27:00Z"/>
          <w:rFonts w:eastAsiaTheme="minorHAnsi"/>
        </w:rPr>
      </w:pPr>
      <w:del w:id="656" w:author="Lewis Barnett" w:date="2020-06-16T14:27:00Z">
        <w:r w:rsidRPr="00082596" w:rsidDel="003C0549">
          <w:rPr>
            <w:rFonts w:eastAsiaTheme="minorHAnsi"/>
          </w:rPr>
          <w:delText>Thorson, J. T., and L. A. K. Barnett. 2017. Comparing estimates of abundance trends and distribution shifts using single- and multispecies models of fishes and biogenic habitat. ICES Journal of Marine Science 74:1311–1321.</w:delText>
        </w:r>
      </w:del>
    </w:p>
    <w:p w14:paraId="19AB0D2D" w14:textId="6762FC30" w:rsidR="00082596" w:rsidRPr="00082596" w:rsidDel="003C0549" w:rsidRDefault="00082596" w:rsidP="00D26510">
      <w:pPr>
        <w:spacing w:line="480" w:lineRule="auto"/>
        <w:ind w:left="720" w:hanging="720"/>
        <w:rPr>
          <w:del w:id="657" w:author="Lewis Barnett" w:date="2020-06-16T14:27:00Z"/>
          <w:rFonts w:eastAsiaTheme="minorHAnsi"/>
        </w:rPr>
      </w:pPr>
      <w:del w:id="658" w:author="Lewis Barnett" w:date="2020-06-16T14:27:00Z">
        <w:r w:rsidRPr="00082596" w:rsidDel="003C0549">
          <w:rPr>
            <w:rFonts w:eastAsiaTheme="minorHAnsi"/>
          </w:rPr>
          <w:delText>Thorson, J. T., M. L. Pinsky, and E. J. Ward. 2016. Model-based inference for estimating shifts in species distribution, area occupied and centre of gravity. Methods in Ecology and Evolution 7:990–1002.</w:delText>
        </w:r>
      </w:del>
    </w:p>
    <w:p w14:paraId="52253FBA" w14:textId="34C1970C" w:rsidR="00082596" w:rsidRPr="00082596" w:rsidDel="003C0549" w:rsidRDefault="00082596" w:rsidP="00D26510">
      <w:pPr>
        <w:spacing w:line="480" w:lineRule="auto"/>
        <w:ind w:left="720" w:hanging="720"/>
        <w:rPr>
          <w:del w:id="659" w:author="Lewis Barnett" w:date="2020-06-16T14:27:00Z"/>
          <w:rFonts w:eastAsiaTheme="minorHAnsi"/>
        </w:rPr>
      </w:pPr>
      <w:del w:id="660" w:author="Lewis Barnett" w:date="2020-06-16T14:27:00Z">
        <w:r w:rsidRPr="00082596" w:rsidDel="003C0549">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1974C205" w:rsidR="00082596" w:rsidRPr="00082596" w:rsidDel="003C0549" w:rsidRDefault="00082596" w:rsidP="00D26510">
      <w:pPr>
        <w:spacing w:line="480" w:lineRule="auto"/>
        <w:ind w:left="720" w:hanging="720"/>
        <w:rPr>
          <w:del w:id="661" w:author="Lewis Barnett" w:date="2020-06-16T14:27:00Z"/>
          <w:rFonts w:eastAsiaTheme="minorHAnsi"/>
        </w:rPr>
      </w:pPr>
      <w:del w:id="662" w:author="Lewis Barnett" w:date="2020-06-16T14:27:00Z">
        <w:r w:rsidRPr="00082596" w:rsidDel="003C0549">
          <w:rPr>
            <w:rFonts w:eastAsiaTheme="minorHAnsi"/>
          </w:rPr>
          <w:delText>Tilman, D., and P. M. Kareiva. 1997. Spatial Ecology: The Role of Space in Population Dynamics and Interspecific Interactions. Princeton University Press.</w:delText>
        </w:r>
      </w:del>
    </w:p>
    <w:p w14:paraId="06CB5B0A" w14:textId="5B3B4732" w:rsidR="00082596" w:rsidRPr="00082596" w:rsidDel="003C0549" w:rsidRDefault="00082596" w:rsidP="00D26510">
      <w:pPr>
        <w:spacing w:line="480" w:lineRule="auto"/>
        <w:ind w:left="720" w:hanging="720"/>
        <w:rPr>
          <w:del w:id="663" w:author="Lewis Barnett" w:date="2020-06-16T14:27:00Z"/>
          <w:rFonts w:eastAsiaTheme="minorHAnsi"/>
        </w:rPr>
      </w:pPr>
      <w:del w:id="664" w:author="Lewis Barnett" w:date="2020-06-16T14:27:00Z">
        <w:r w:rsidRPr="00082596" w:rsidDel="003C0549">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58116585" w:rsidR="00082596" w:rsidRPr="00082596" w:rsidDel="003C0549" w:rsidRDefault="00082596" w:rsidP="00D26510">
      <w:pPr>
        <w:spacing w:line="480" w:lineRule="auto"/>
        <w:ind w:left="720" w:hanging="720"/>
        <w:rPr>
          <w:del w:id="665" w:author="Lewis Barnett" w:date="2020-06-16T14:27:00Z"/>
          <w:rFonts w:eastAsiaTheme="minorHAnsi"/>
        </w:rPr>
      </w:pPr>
      <w:del w:id="666" w:author="Lewis Barnett" w:date="2020-06-16T14:27:00Z">
        <w:r w:rsidRPr="00082596" w:rsidDel="003C0549">
          <w:rPr>
            <w:rFonts w:eastAsiaTheme="minorHAnsi"/>
          </w:rPr>
          <w:delText>Walter, J. A., L. W. Sheppard, T. L. Anderson, J. H. Kastens, O. N. Bjørnstad, A. M. Liebhold, and D. C. Reuman. 2017. The Geography of spatial synchrony. Ecology Letters 20:801–814.</w:delText>
        </w:r>
      </w:del>
    </w:p>
    <w:p w14:paraId="6A11E1E8" w14:textId="2ECD43B6" w:rsidR="00082596" w:rsidRPr="00082596" w:rsidDel="003C0549" w:rsidRDefault="00082596" w:rsidP="00D26510">
      <w:pPr>
        <w:spacing w:line="480" w:lineRule="auto"/>
        <w:ind w:left="720" w:hanging="720"/>
        <w:rPr>
          <w:del w:id="667" w:author="Lewis Barnett" w:date="2020-06-16T14:27:00Z"/>
          <w:rFonts w:eastAsiaTheme="minorHAnsi"/>
        </w:rPr>
      </w:pPr>
      <w:del w:id="668" w:author="Lewis Barnett" w:date="2020-06-16T14:27:00Z">
        <w:r w:rsidRPr="00082596" w:rsidDel="003C0549">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F33FDE6" w:rsidR="00082596" w:rsidRPr="00082596" w:rsidDel="003C0549" w:rsidRDefault="00082596" w:rsidP="00D26510">
      <w:pPr>
        <w:spacing w:line="480" w:lineRule="auto"/>
        <w:ind w:left="720" w:hanging="720"/>
        <w:rPr>
          <w:del w:id="669" w:author="Lewis Barnett" w:date="2020-06-16T14:27:00Z"/>
          <w:rFonts w:eastAsiaTheme="minorHAnsi"/>
        </w:rPr>
      </w:pPr>
      <w:del w:id="670" w:author="Lewis Barnett" w:date="2020-06-16T14:27:00Z">
        <w:r w:rsidRPr="00082596" w:rsidDel="003C0549">
          <w:rPr>
            <w:rFonts w:eastAsiaTheme="minorHAnsi"/>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351B2FCE" w:rsidR="00082596" w:rsidRPr="00082596" w:rsidDel="003C0549" w:rsidRDefault="00082596" w:rsidP="00D26510">
      <w:pPr>
        <w:spacing w:line="480" w:lineRule="auto"/>
        <w:ind w:left="720" w:hanging="720"/>
        <w:rPr>
          <w:del w:id="671" w:author="Lewis Barnett" w:date="2020-06-16T14:27:00Z"/>
          <w:rFonts w:eastAsiaTheme="minorHAnsi"/>
        </w:rPr>
      </w:pPr>
      <w:del w:id="672" w:author="Lewis Barnett" w:date="2020-06-16T14:27:00Z">
        <w:r w:rsidRPr="00082596" w:rsidDel="003C0549">
          <w:rPr>
            <w:rFonts w:eastAsiaTheme="minorHAnsi"/>
          </w:rPr>
          <w:delText>Woillez, M., J. Rivoirard, and P. Petitgas. 2009. Notes on survey-based spatial indicators for monitoring fish populations. Aquatic Living Resources 22:155–164.</w:delText>
        </w:r>
      </w:del>
    </w:p>
    <w:p w14:paraId="11C94343" w14:textId="4B6C48A4" w:rsidR="00082596" w:rsidRPr="00082596" w:rsidDel="003C0549" w:rsidRDefault="00082596" w:rsidP="00D26510">
      <w:pPr>
        <w:spacing w:line="480" w:lineRule="auto"/>
        <w:ind w:left="720" w:hanging="720"/>
        <w:rPr>
          <w:del w:id="673" w:author="Lewis Barnett" w:date="2020-06-16T14:27:00Z"/>
          <w:rFonts w:eastAsiaTheme="minorHAnsi"/>
        </w:rPr>
      </w:pPr>
      <w:del w:id="674" w:author="Lewis Barnett" w:date="2020-06-16T14:27:00Z">
        <w:r w:rsidRPr="00082596" w:rsidDel="003C0549">
          <w:rPr>
            <w:rFonts w:eastAsiaTheme="minorHAnsi"/>
          </w:rPr>
          <w:delText>Yackulic, C. B., R. Chandler, E. F. Zipkin, J. A. Royle, J. D. Nichols, E. H. Campbell Grant, and S. Veran. 2013. Presence-only modelling using MAXENT: When can we trust the inferences? 4:236–243.</w:delText>
        </w:r>
      </w:del>
    </w:p>
    <w:p w14:paraId="71262CCA" w14:textId="142B9E1D" w:rsidR="00082596" w:rsidRPr="00082596" w:rsidDel="003C0549" w:rsidRDefault="00082596" w:rsidP="00D26510">
      <w:pPr>
        <w:spacing w:line="480" w:lineRule="auto"/>
        <w:ind w:left="720" w:hanging="720"/>
        <w:rPr>
          <w:del w:id="675" w:author="Lewis Barnett" w:date="2020-06-16T14:27:00Z"/>
          <w:rFonts w:eastAsiaTheme="minorHAnsi"/>
        </w:rPr>
      </w:pPr>
      <w:del w:id="676" w:author="Lewis Barnett" w:date="2020-06-16T14:27:00Z">
        <w:r w:rsidRPr="00082596" w:rsidDel="003C0549">
          <w:rPr>
            <w:rFonts w:eastAsiaTheme="minorHAnsi"/>
          </w:rPr>
          <w:delText>Zuur, A. F., E. N. Ieno, N. Walker, A. A. Saveliev, and G. M. Smith. 2009. Mixed Effects Models and Extensions in Ecology with R, 1st edition. Springer, New York.</w:delText>
        </w:r>
      </w:del>
    </w:p>
    <w:p w14:paraId="4190A7F7" w14:textId="7C23226F" w:rsidR="00344523" w:rsidRPr="00D26510" w:rsidDel="00E36A06" w:rsidRDefault="00082596" w:rsidP="00E36A06">
      <w:pPr>
        <w:spacing w:line="480" w:lineRule="auto"/>
        <w:rPr>
          <w:del w:id="677" w:author="Lewis Barnett" w:date="2020-06-16T16:09:00Z"/>
          <w:rFonts w:ascii="Times" w:hAnsi="Times"/>
        </w:rPr>
      </w:pPr>
      <w:r w:rsidRPr="00082596">
        <w:rPr>
          <w:rFonts w:eastAsiaTheme="minorHAnsi"/>
          <w:lang w:val="en-US"/>
        </w:rPr>
        <w:fldChar w:fldCharType="end"/>
      </w:r>
      <w:del w:id="678" w:author="Lewis Barnett" w:date="2020-06-16T16:09:00Z">
        <w:r w:rsidR="00344523" w:rsidDel="00E36A06">
          <w:delText>APPENDIX TABLES</w:delText>
        </w:r>
      </w:del>
    </w:p>
    <w:p w14:paraId="1D78D7BE" w14:textId="35FBF8DE" w:rsidR="0046021E" w:rsidDel="00E36A06" w:rsidRDefault="0046021E">
      <w:pPr>
        <w:spacing w:line="480" w:lineRule="auto"/>
        <w:rPr>
          <w:del w:id="679" w:author="Lewis Barnett" w:date="2020-06-16T16:09:00Z"/>
        </w:rPr>
        <w:pPrChange w:id="680" w:author="Lewis Barnett" w:date="2020-06-16T16:12:00Z">
          <w:pPr>
            <w:spacing w:after="160" w:line="480" w:lineRule="auto"/>
          </w:pPr>
        </w:pPrChange>
      </w:pPr>
      <w:del w:id="681" w:author="Lewis Barnett" w:date="2020-06-16T16:09:00Z">
        <w:r w:rsidDel="00E36A06">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Del="00E36A06" w14:paraId="7DE8E545" w14:textId="29A939AF" w:rsidTr="0044347D">
        <w:trPr>
          <w:del w:id="682" w:author="Lewis Barnett" w:date="2020-06-16T16:09:00Z"/>
        </w:trPr>
        <w:tc>
          <w:tcPr>
            <w:tcW w:w="0" w:type="auto"/>
          </w:tcPr>
          <w:p w14:paraId="64F7E4BD" w14:textId="1E872CC0" w:rsidR="0046021E" w:rsidRPr="006C048B" w:rsidDel="00E36A06" w:rsidRDefault="0046021E">
            <w:pPr>
              <w:spacing w:line="480" w:lineRule="auto"/>
              <w:rPr>
                <w:del w:id="683" w:author="Lewis Barnett" w:date="2020-06-16T16:09:00Z"/>
                <w:i/>
              </w:rPr>
              <w:pPrChange w:id="684" w:author="Lewis Barnett" w:date="2020-06-16T16:12:00Z">
                <w:pPr/>
              </w:pPrChange>
            </w:pPr>
            <w:del w:id="685" w:author="Lewis Barnett" w:date="2020-06-16T16:09:00Z">
              <w:r w:rsidRPr="006C048B" w:rsidDel="00E36A06">
                <w:rPr>
                  <w:i/>
                </w:rPr>
                <w:delText>Parameter</w:delText>
              </w:r>
            </w:del>
          </w:p>
        </w:tc>
        <w:tc>
          <w:tcPr>
            <w:tcW w:w="0" w:type="auto"/>
          </w:tcPr>
          <w:p w14:paraId="4D72D973" w14:textId="42CC7BE5" w:rsidR="0046021E" w:rsidRPr="006C048B" w:rsidDel="00E36A06" w:rsidRDefault="0046021E">
            <w:pPr>
              <w:spacing w:line="480" w:lineRule="auto"/>
              <w:rPr>
                <w:del w:id="686" w:author="Lewis Barnett" w:date="2020-06-16T16:09:00Z"/>
                <w:i/>
              </w:rPr>
              <w:pPrChange w:id="687" w:author="Lewis Barnett" w:date="2020-06-16T16:12:00Z">
                <w:pPr/>
              </w:pPrChange>
            </w:pPr>
            <w:del w:id="688" w:author="Lewis Barnett" w:date="2020-06-16T16:09:00Z">
              <w:r w:rsidRPr="006C048B" w:rsidDel="00E36A06">
                <w:rPr>
                  <w:i/>
                </w:rPr>
                <w:delText>Interpretation</w:delText>
              </w:r>
            </w:del>
          </w:p>
        </w:tc>
        <w:tc>
          <w:tcPr>
            <w:tcW w:w="0" w:type="auto"/>
          </w:tcPr>
          <w:p w14:paraId="150F1016" w14:textId="39B9D83C" w:rsidR="0046021E" w:rsidRPr="006C048B" w:rsidDel="00E36A06" w:rsidRDefault="0046021E">
            <w:pPr>
              <w:spacing w:line="480" w:lineRule="auto"/>
              <w:rPr>
                <w:del w:id="689" w:author="Lewis Barnett" w:date="2020-06-16T16:09:00Z"/>
                <w:i/>
              </w:rPr>
              <w:pPrChange w:id="690" w:author="Lewis Barnett" w:date="2020-06-16T16:12:00Z">
                <w:pPr/>
              </w:pPrChange>
            </w:pPr>
            <w:del w:id="691" w:author="Lewis Barnett" w:date="2020-06-16T16:09:00Z">
              <w:r w:rsidRPr="006C048B" w:rsidDel="00E36A06">
                <w:rPr>
                  <w:i/>
                </w:rPr>
                <w:delText>Value</w:delText>
              </w:r>
            </w:del>
          </w:p>
        </w:tc>
      </w:tr>
      <w:tr w:rsidR="0046021E" w:rsidDel="00E36A06" w14:paraId="0D7913D3" w14:textId="3A6268BB" w:rsidTr="0044347D">
        <w:trPr>
          <w:del w:id="692" w:author="Lewis Barnett" w:date="2020-06-16T16:09:00Z"/>
        </w:trPr>
        <w:tc>
          <w:tcPr>
            <w:tcW w:w="0" w:type="auto"/>
          </w:tcPr>
          <w:p w14:paraId="6AB07AA1" w14:textId="5C16B7C7" w:rsidR="0046021E" w:rsidDel="00E36A06" w:rsidRDefault="0046021E">
            <w:pPr>
              <w:spacing w:line="480" w:lineRule="auto"/>
              <w:rPr>
                <w:del w:id="693" w:author="Lewis Barnett" w:date="2020-06-16T16:09:00Z"/>
              </w:rPr>
              <w:pPrChange w:id="694" w:author="Lewis Barnett" w:date="2020-06-16T16:12:00Z">
                <w:pPr>
                  <w:jc w:val="center"/>
                </w:pPr>
              </w:pPrChange>
            </w:pPr>
            <w:del w:id="695" w:author="Lewis Barnett" w:date="2020-06-16T16:09:00Z">
              <w:r w:rsidDel="00E36A06">
                <w:delText>T</w:delText>
              </w:r>
            </w:del>
          </w:p>
        </w:tc>
        <w:tc>
          <w:tcPr>
            <w:tcW w:w="0" w:type="auto"/>
          </w:tcPr>
          <w:p w14:paraId="700F78D9" w14:textId="6E9538E3" w:rsidR="0046021E" w:rsidDel="00E36A06" w:rsidRDefault="0046021E">
            <w:pPr>
              <w:spacing w:line="480" w:lineRule="auto"/>
              <w:rPr>
                <w:del w:id="696" w:author="Lewis Barnett" w:date="2020-06-16T16:09:00Z"/>
              </w:rPr>
              <w:pPrChange w:id="697" w:author="Lewis Barnett" w:date="2020-06-16T16:12:00Z">
                <w:pPr/>
              </w:pPrChange>
            </w:pPr>
            <w:del w:id="698" w:author="Lewis Barnett" w:date="2020-06-16T16:09:00Z">
              <w:r w:rsidDel="00E36A06">
                <w:delText>Time steps</w:delText>
              </w:r>
            </w:del>
          </w:p>
        </w:tc>
        <w:tc>
          <w:tcPr>
            <w:tcW w:w="0" w:type="auto"/>
          </w:tcPr>
          <w:p w14:paraId="0F5D685B" w14:textId="6DB4565F" w:rsidR="0046021E" w:rsidDel="00E36A06" w:rsidRDefault="0046021E">
            <w:pPr>
              <w:spacing w:line="480" w:lineRule="auto"/>
              <w:rPr>
                <w:del w:id="699" w:author="Lewis Barnett" w:date="2020-06-16T16:09:00Z"/>
              </w:rPr>
              <w:pPrChange w:id="700" w:author="Lewis Barnett" w:date="2020-06-16T16:12:00Z">
                <w:pPr/>
              </w:pPrChange>
            </w:pPr>
            <w:del w:id="701" w:author="Lewis Barnett" w:date="2020-06-16T16:09:00Z">
              <w:r w:rsidDel="00E36A06">
                <w:delText>10</w:delText>
              </w:r>
            </w:del>
          </w:p>
        </w:tc>
      </w:tr>
      <w:tr w:rsidR="0046021E" w:rsidDel="00E36A06" w14:paraId="78B00F6D" w14:textId="1F56E62E" w:rsidTr="0044347D">
        <w:trPr>
          <w:del w:id="702" w:author="Lewis Barnett" w:date="2020-06-16T16:09:00Z"/>
        </w:trPr>
        <w:tc>
          <w:tcPr>
            <w:tcW w:w="0" w:type="auto"/>
          </w:tcPr>
          <w:p w14:paraId="78FA31EF" w14:textId="21489BAC" w:rsidR="0046021E" w:rsidDel="00E36A06" w:rsidRDefault="00C31143">
            <w:pPr>
              <w:spacing w:line="480" w:lineRule="auto"/>
              <w:rPr>
                <w:del w:id="703" w:author="Lewis Barnett" w:date="2020-06-16T16:09:00Z"/>
              </w:rPr>
              <w:pPrChange w:id="704" w:author="Lewis Barnett" w:date="2020-06-16T16:12:00Z">
                <w:pPr/>
              </w:pPrChange>
            </w:pPr>
            <m:oMathPara>
              <m:oMath>
                <m:r>
                  <w:del w:id="705" w:author="Lewis Barnett" w:date="2020-06-16T16:09:00Z">
                    <w:rPr>
                      <w:rFonts w:ascii="Cambria Math" w:hAnsi="Cambria Math"/>
                    </w:rPr>
                    <m:t>κ</m:t>
                  </w:del>
                </m:r>
              </m:oMath>
            </m:oMathPara>
          </w:p>
        </w:tc>
        <w:tc>
          <w:tcPr>
            <w:tcW w:w="0" w:type="auto"/>
          </w:tcPr>
          <w:p w14:paraId="29A8AFC0" w14:textId="7988D28C" w:rsidR="0046021E" w:rsidDel="00E36A06" w:rsidRDefault="0046021E">
            <w:pPr>
              <w:spacing w:line="480" w:lineRule="auto"/>
              <w:rPr>
                <w:del w:id="706" w:author="Lewis Barnett" w:date="2020-06-16T16:09:00Z"/>
              </w:rPr>
              <w:pPrChange w:id="707" w:author="Lewis Barnett" w:date="2020-06-16T16:12:00Z">
                <w:pPr/>
              </w:pPrChange>
            </w:pPr>
            <w:del w:id="708" w:author="Lewis Barnett" w:date="2020-06-16T16:09:00Z">
              <w:r w:rsidDel="00E36A06">
                <w:delText>Decay of spatial correlation</w:delText>
              </w:r>
            </w:del>
          </w:p>
        </w:tc>
        <w:tc>
          <w:tcPr>
            <w:tcW w:w="0" w:type="auto"/>
          </w:tcPr>
          <w:p w14:paraId="315A8514" w14:textId="1102467D" w:rsidR="0046021E" w:rsidDel="00E36A06" w:rsidRDefault="0046021E">
            <w:pPr>
              <w:spacing w:line="480" w:lineRule="auto"/>
              <w:rPr>
                <w:del w:id="709" w:author="Lewis Barnett" w:date="2020-06-16T16:09:00Z"/>
              </w:rPr>
              <w:pPrChange w:id="710" w:author="Lewis Barnett" w:date="2020-06-16T16:12:00Z">
                <w:pPr/>
              </w:pPrChange>
            </w:pPr>
            <w:del w:id="711" w:author="Lewis Barnett" w:date="2020-06-16T16:09:00Z">
              <w:r w:rsidDel="00E36A06">
                <w:delText>1</w:delText>
              </w:r>
            </w:del>
          </w:p>
        </w:tc>
      </w:tr>
      <w:tr w:rsidR="0046021E" w:rsidDel="00E36A06" w14:paraId="34AA5DAF" w14:textId="4B87CCFB" w:rsidTr="0044347D">
        <w:trPr>
          <w:del w:id="712" w:author="Lewis Barnett" w:date="2020-06-16T16:09:00Z"/>
        </w:trPr>
        <w:tc>
          <w:tcPr>
            <w:tcW w:w="0" w:type="auto"/>
          </w:tcPr>
          <w:p w14:paraId="154CCD86" w14:textId="12C31D92" w:rsidR="0046021E" w:rsidDel="00E36A06" w:rsidRDefault="0083649F">
            <w:pPr>
              <w:spacing w:line="480" w:lineRule="auto"/>
              <w:rPr>
                <w:del w:id="713" w:author="Lewis Barnett" w:date="2020-06-16T16:09:00Z"/>
              </w:rPr>
              <w:pPrChange w:id="714" w:author="Lewis Barnett" w:date="2020-06-16T16:12:00Z">
                <w:pPr/>
              </w:pPrChange>
            </w:pPr>
            <m:oMathPara>
              <m:oMath>
                <m:sSub>
                  <m:sSubPr>
                    <m:ctrlPr>
                      <w:del w:id="715" w:author="Lewis Barnett" w:date="2020-06-16T16:09:00Z">
                        <w:rPr>
                          <w:rFonts w:ascii="Cambria Math" w:hAnsi="Cambria Math"/>
                          <w:i/>
                        </w:rPr>
                      </w:del>
                    </m:ctrlPr>
                  </m:sSubPr>
                  <m:e>
                    <m:r>
                      <w:del w:id="716" w:author="Lewis Barnett" w:date="2020-06-16T16:09:00Z">
                        <w:rPr>
                          <w:rFonts w:ascii="Cambria Math" w:hAnsi="Cambria Math"/>
                        </w:rPr>
                        <m:t>σ</m:t>
                      </w:del>
                    </m:r>
                  </m:e>
                  <m:sub>
                    <m:r>
                      <w:del w:id="717" w:author="Lewis Barnett" w:date="2020-06-16T16:09:00Z">
                        <w:rPr>
                          <w:rFonts w:ascii="Cambria Math" w:hAnsi="Cambria Math"/>
                        </w:rPr>
                        <m:t>O</m:t>
                      </w:del>
                    </m:r>
                  </m:sub>
                </m:sSub>
              </m:oMath>
            </m:oMathPara>
          </w:p>
        </w:tc>
        <w:tc>
          <w:tcPr>
            <w:tcW w:w="0" w:type="auto"/>
          </w:tcPr>
          <w:p w14:paraId="713C792E" w14:textId="02F59D20" w:rsidR="0046021E" w:rsidDel="00E36A06" w:rsidRDefault="00C21535">
            <w:pPr>
              <w:spacing w:line="480" w:lineRule="auto"/>
              <w:rPr>
                <w:del w:id="718" w:author="Lewis Barnett" w:date="2020-06-16T16:09:00Z"/>
              </w:rPr>
              <w:pPrChange w:id="719" w:author="Lewis Barnett" w:date="2020-06-16T16:12:00Z">
                <w:pPr/>
              </w:pPrChange>
            </w:pPr>
            <w:del w:id="720" w:author="Lewis Barnett" w:date="2020-06-16T16:09:00Z">
              <w:r w:rsidDel="00E36A06">
                <w:delText>Standard deviation of spatial process</w:delText>
              </w:r>
            </w:del>
          </w:p>
        </w:tc>
        <w:tc>
          <w:tcPr>
            <w:tcW w:w="0" w:type="auto"/>
          </w:tcPr>
          <w:p w14:paraId="3E754A26" w14:textId="194A1EAF" w:rsidR="0046021E" w:rsidDel="00E36A06" w:rsidRDefault="00C21535">
            <w:pPr>
              <w:spacing w:line="480" w:lineRule="auto"/>
              <w:rPr>
                <w:del w:id="721" w:author="Lewis Barnett" w:date="2020-06-16T16:09:00Z"/>
              </w:rPr>
              <w:pPrChange w:id="722" w:author="Lewis Barnett" w:date="2020-06-16T16:12:00Z">
                <w:pPr/>
              </w:pPrChange>
            </w:pPr>
            <w:del w:id="723" w:author="Lewis Barnett" w:date="2020-06-16T16:09:00Z">
              <w:r w:rsidDel="00E36A06">
                <w:delText>0.01</w:delText>
              </w:r>
            </w:del>
          </w:p>
        </w:tc>
      </w:tr>
      <w:tr w:rsidR="00C21535" w:rsidDel="00E36A06" w14:paraId="5FAA8CA2" w14:textId="38A540B2" w:rsidTr="0044347D">
        <w:trPr>
          <w:del w:id="724" w:author="Lewis Barnett" w:date="2020-06-16T16:09:00Z"/>
        </w:trPr>
        <w:tc>
          <w:tcPr>
            <w:tcW w:w="0" w:type="auto"/>
          </w:tcPr>
          <w:p w14:paraId="06D8E02A" w14:textId="77C727D1" w:rsidR="00C21535" w:rsidDel="00E36A06" w:rsidRDefault="0083649F">
            <w:pPr>
              <w:spacing w:line="480" w:lineRule="auto"/>
              <w:rPr>
                <w:del w:id="725" w:author="Lewis Barnett" w:date="2020-06-16T16:09:00Z"/>
              </w:rPr>
              <w:pPrChange w:id="726" w:author="Lewis Barnett" w:date="2020-06-16T16:12:00Z">
                <w:pPr/>
              </w:pPrChange>
            </w:pPr>
            <m:oMathPara>
              <m:oMath>
                <m:sSub>
                  <m:sSubPr>
                    <m:ctrlPr>
                      <w:del w:id="727" w:author="Lewis Barnett" w:date="2020-06-16T16:09:00Z">
                        <w:rPr>
                          <w:rFonts w:ascii="Cambria Math" w:hAnsi="Cambria Math"/>
                          <w:i/>
                        </w:rPr>
                      </w:del>
                    </m:ctrlPr>
                  </m:sSubPr>
                  <m:e>
                    <m:r>
                      <w:del w:id="728" w:author="Lewis Barnett" w:date="2020-06-16T16:09:00Z">
                        <w:rPr>
                          <w:rFonts w:ascii="Cambria Math" w:hAnsi="Cambria Math"/>
                        </w:rPr>
                        <m:t>σ</m:t>
                      </w:del>
                    </m:r>
                  </m:e>
                  <m:sub>
                    <m:r>
                      <w:del w:id="729" w:author="Lewis Barnett" w:date="2020-06-16T16:09:00Z">
                        <w:rPr>
                          <w:rFonts w:ascii="Cambria Math" w:hAnsi="Cambria Math"/>
                        </w:rPr>
                        <m:t>E</m:t>
                      </w:del>
                    </m:r>
                  </m:sub>
                </m:sSub>
              </m:oMath>
            </m:oMathPara>
          </w:p>
        </w:tc>
        <w:tc>
          <w:tcPr>
            <w:tcW w:w="0" w:type="auto"/>
          </w:tcPr>
          <w:p w14:paraId="36714174" w14:textId="2E4F7D5B" w:rsidR="00C21535" w:rsidDel="00E36A06" w:rsidRDefault="00C21535">
            <w:pPr>
              <w:spacing w:line="480" w:lineRule="auto"/>
              <w:rPr>
                <w:del w:id="730" w:author="Lewis Barnett" w:date="2020-06-16T16:09:00Z"/>
              </w:rPr>
              <w:pPrChange w:id="731" w:author="Lewis Barnett" w:date="2020-06-16T16:12:00Z">
                <w:pPr/>
              </w:pPrChange>
            </w:pPr>
            <w:del w:id="732" w:author="Lewis Barnett" w:date="2020-06-16T16:09:00Z">
              <w:r w:rsidDel="00E36A06">
                <w:delText>Standard deviation of spatiotemporal process</w:delText>
              </w:r>
            </w:del>
          </w:p>
        </w:tc>
        <w:tc>
          <w:tcPr>
            <w:tcW w:w="0" w:type="auto"/>
          </w:tcPr>
          <w:p w14:paraId="491C59B7" w14:textId="758634D2" w:rsidR="00C21535" w:rsidDel="00E36A06" w:rsidRDefault="00C21535">
            <w:pPr>
              <w:spacing w:line="480" w:lineRule="auto"/>
              <w:rPr>
                <w:del w:id="733" w:author="Lewis Barnett" w:date="2020-06-16T16:09:00Z"/>
              </w:rPr>
              <w:pPrChange w:id="734" w:author="Lewis Barnett" w:date="2020-06-16T16:12:00Z">
                <w:pPr/>
              </w:pPrChange>
            </w:pPr>
            <w:del w:id="735"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21535" w:rsidDel="00E36A06" w14:paraId="5402EC75" w14:textId="782C4796" w:rsidTr="0044347D">
        <w:trPr>
          <w:del w:id="736" w:author="Lewis Barnett" w:date="2020-06-16T16:09:00Z"/>
        </w:trPr>
        <w:tc>
          <w:tcPr>
            <w:tcW w:w="0" w:type="auto"/>
          </w:tcPr>
          <w:p w14:paraId="2CE203CF" w14:textId="7DEC3ED5" w:rsidR="00C21535" w:rsidDel="00E36A06" w:rsidRDefault="00C31143">
            <w:pPr>
              <w:spacing w:line="480" w:lineRule="auto"/>
              <w:rPr>
                <w:del w:id="737" w:author="Lewis Barnett" w:date="2020-06-16T16:09:00Z"/>
              </w:rPr>
              <w:pPrChange w:id="738" w:author="Lewis Barnett" w:date="2020-06-16T16:12:00Z">
                <w:pPr/>
              </w:pPrChange>
            </w:pPr>
            <w:commentRangeStart w:id="739"/>
            <m:oMathPara>
              <m:oMath>
                <m:r>
                  <w:del w:id="740" w:author="Lewis Barnett" w:date="2020-06-16T16:09:00Z">
                    <w:rPr>
                      <w:rFonts w:ascii="Cambria Math" w:hAnsi="Cambria Math"/>
                    </w:rPr>
                    <m:t>ϕ</m:t>
                  </w:del>
                </m:r>
                <w:commentRangeEnd w:id="739"/>
                <m:r>
                  <w:del w:id="741" w:author="Lewis Barnett" w:date="2020-06-16T16:09:00Z">
                    <m:rPr>
                      <m:sty m:val="p"/>
                    </m:rPr>
                    <w:rPr>
                      <w:rStyle w:val="CommentReference"/>
                      <w:rFonts w:ascii="Cambria Math" w:eastAsiaTheme="minorHAnsi" w:hAnsi="Cambria Math" w:cstheme="minorBidi"/>
                      <w:lang w:val="en-US"/>
                    </w:rPr>
                    <w:commentReference w:id="739"/>
                  </w:del>
                </m:r>
              </m:oMath>
            </m:oMathPara>
          </w:p>
        </w:tc>
        <w:tc>
          <w:tcPr>
            <w:tcW w:w="0" w:type="auto"/>
          </w:tcPr>
          <w:p w14:paraId="4B0A1BAD" w14:textId="2DD0275D" w:rsidR="00C21535" w:rsidDel="00E36A06" w:rsidRDefault="00C21535">
            <w:pPr>
              <w:spacing w:line="480" w:lineRule="auto"/>
              <w:rPr>
                <w:del w:id="742" w:author="Lewis Barnett" w:date="2020-06-16T16:09:00Z"/>
              </w:rPr>
              <w:pPrChange w:id="743" w:author="Lewis Barnett" w:date="2020-06-16T16:12:00Z">
                <w:pPr/>
              </w:pPrChange>
            </w:pPr>
            <w:del w:id="744" w:author="Lewis Barnett" w:date="2020-06-16T16:09:00Z">
              <w:r w:rsidDel="00E36A06">
                <w:delText>Observation error scale</w:delText>
              </w:r>
            </w:del>
          </w:p>
        </w:tc>
        <w:tc>
          <w:tcPr>
            <w:tcW w:w="0" w:type="auto"/>
          </w:tcPr>
          <w:p w14:paraId="75B8F7AF" w14:textId="6CB85F48" w:rsidR="00C21535" w:rsidDel="00E36A06" w:rsidRDefault="00C21535">
            <w:pPr>
              <w:spacing w:line="480" w:lineRule="auto"/>
              <w:rPr>
                <w:del w:id="745" w:author="Lewis Barnett" w:date="2020-06-16T16:09:00Z"/>
              </w:rPr>
              <w:pPrChange w:id="746" w:author="Lewis Barnett" w:date="2020-06-16T16:12:00Z">
                <w:pPr/>
              </w:pPrChange>
            </w:pPr>
            <w:del w:id="747"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31143" w:rsidDel="00E36A06" w14:paraId="1BF1DFB0" w14:textId="017D904D" w:rsidTr="0044347D">
        <w:trPr>
          <w:del w:id="748" w:author="Lewis Barnett" w:date="2020-06-16T16:09:00Z"/>
        </w:trPr>
        <w:tc>
          <w:tcPr>
            <w:tcW w:w="0" w:type="auto"/>
          </w:tcPr>
          <w:p w14:paraId="7FC5FCC3" w14:textId="79FCE784" w:rsidR="00C31143" w:rsidDel="00E36A06" w:rsidRDefault="0083649F">
            <w:pPr>
              <w:spacing w:line="480" w:lineRule="auto"/>
              <w:rPr>
                <w:del w:id="749" w:author="Lewis Barnett" w:date="2020-06-16T16:09:00Z"/>
              </w:rPr>
              <w:pPrChange w:id="750" w:author="Lewis Barnett" w:date="2020-06-16T16:12:00Z">
                <w:pPr/>
              </w:pPrChange>
            </w:pPr>
            <m:oMathPara>
              <m:oMath>
                <m:sSub>
                  <m:sSubPr>
                    <m:ctrlPr>
                      <w:del w:id="751" w:author="Lewis Barnett" w:date="2020-06-16T16:09:00Z">
                        <w:rPr>
                          <w:rFonts w:ascii="Cambria Math" w:hAnsi="Cambria Math"/>
                          <w:i/>
                        </w:rPr>
                      </w:del>
                    </m:ctrlPr>
                  </m:sSubPr>
                  <m:e>
                    <m:r>
                      <w:del w:id="752" w:author="Lewis Barnett" w:date="2020-06-16T16:09:00Z">
                        <w:rPr>
                          <w:rFonts w:ascii="Cambria Math" w:hAnsi="Cambria Math"/>
                        </w:rPr>
                        <m:t>κ</m:t>
                      </w:del>
                    </m:r>
                  </m:e>
                  <m:sub>
                    <m:r>
                      <w:del w:id="753" w:author="Lewis Barnett" w:date="2020-06-16T16:09:00Z">
                        <w:rPr>
                          <w:rFonts w:ascii="Cambria Math" w:hAnsi="Cambria Math"/>
                        </w:rPr>
                        <m:t>trend</m:t>
                      </w:del>
                    </m:r>
                  </m:sub>
                </m:sSub>
              </m:oMath>
            </m:oMathPara>
          </w:p>
        </w:tc>
        <w:tc>
          <w:tcPr>
            <w:tcW w:w="0" w:type="auto"/>
          </w:tcPr>
          <w:p w14:paraId="697EB5C1" w14:textId="30557254" w:rsidR="00C31143" w:rsidDel="00E36A06" w:rsidRDefault="00C31143">
            <w:pPr>
              <w:spacing w:line="480" w:lineRule="auto"/>
              <w:rPr>
                <w:del w:id="754" w:author="Lewis Barnett" w:date="2020-06-16T16:09:00Z"/>
              </w:rPr>
              <w:pPrChange w:id="755" w:author="Lewis Barnett" w:date="2020-06-16T16:12:00Z">
                <w:pPr/>
              </w:pPrChange>
            </w:pPr>
            <w:del w:id="756" w:author="Lewis Barnett" w:date="2020-06-16T16:09:00Z">
              <w:r w:rsidDel="00E36A06">
                <w:delText>Decay of spatial correlation</w:delText>
              </w:r>
              <w:r w:rsidR="00AA3095" w:rsidDel="00E36A06">
                <w:delText xml:space="preserve"> (trend field)</w:delText>
              </w:r>
            </w:del>
          </w:p>
        </w:tc>
        <w:tc>
          <w:tcPr>
            <w:tcW w:w="0" w:type="auto"/>
          </w:tcPr>
          <w:p w14:paraId="3D0FA320" w14:textId="4D3EE900" w:rsidR="00C31143" w:rsidRPr="00C21535" w:rsidDel="00E36A06" w:rsidRDefault="007D6F82">
            <w:pPr>
              <w:spacing w:line="480" w:lineRule="auto"/>
              <w:rPr>
                <w:del w:id="757" w:author="Lewis Barnett" w:date="2020-06-16T16:09:00Z"/>
              </w:rPr>
              <w:pPrChange w:id="758" w:author="Lewis Barnett" w:date="2020-06-16T16:12:00Z">
                <w:pPr/>
              </w:pPrChange>
            </w:pPr>
            <w:del w:id="759" w:author="Lewis Barnett" w:date="2020-06-16T16:09:00Z">
              <w:r w:rsidDel="00E36A06">
                <w:delText>0.1</w:delText>
              </w:r>
            </w:del>
          </w:p>
        </w:tc>
      </w:tr>
      <w:tr w:rsidR="00C31143" w:rsidDel="00E36A06" w14:paraId="2768D920" w14:textId="769D2559" w:rsidTr="0044347D">
        <w:trPr>
          <w:del w:id="760" w:author="Lewis Barnett" w:date="2020-06-16T16:09:00Z"/>
        </w:trPr>
        <w:tc>
          <w:tcPr>
            <w:tcW w:w="0" w:type="auto"/>
          </w:tcPr>
          <w:p w14:paraId="4568DB18" w14:textId="54672C37" w:rsidR="00C31143" w:rsidDel="00E36A06" w:rsidRDefault="0083649F">
            <w:pPr>
              <w:spacing w:line="480" w:lineRule="auto"/>
              <w:rPr>
                <w:del w:id="761" w:author="Lewis Barnett" w:date="2020-06-16T16:09:00Z"/>
              </w:rPr>
              <w:pPrChange w:id="762" w:author="Lewis Barnett" w:date="2020-06-16T16:12:00Z">
                <w:pPr/>
              </w:pPrChange>
            </w:pPr>
            <m:oMathPara>
              <m:oMath>
                <m:sSub>
                  <m:sSubPr>
                    <m:ctrlPr>
                      <w:del w:id="763" w:author="Lewis Barnett" w:date="2020-06-16T16:09:00Z">
                        <w:rPr>
                          <w:rFonts w:ascii="Cambria Math" w:hAnsi="Cambria Math"/>
                          <w:i/>
                        </w:rPr>
                      </w:del>
                    </m:ctrlPr>
                  </m:sSubPr>
                  <m:e>
                    <m:r>
                      <w:del w:id="764" w:author="Lewis Barnett" w:date="2020-06-16T16:09:00Z">
                        <w:rPr>
                          <w:rFonts w:ascii="Cambria Math" w:hAnsi="Cambria Math"/>
                        </w:rPr>
                        <m:t>σ</m:t>
                      </w:del>
                    </m:r>
                  </m:e>
                  <m:sub>
                    <m:r>
                      <w:del w:id="765" w:author="Lewis Barnett" w:date="2020-06-16T16:09:00Z">
                        <w:rPr>
                          <w:rFonts w:ascii="Cambria Math" w:hAnsi="Cambria Math"/>
                        </w:rPr>
                        <m:t>O,trend</m:t>
                      </w:del>
                    </m:r>
                  </m:sub>
                </m:sSub>
              </m:oMath>
            </m:oMathPara>
          </w:p>
        </w:tc>
        <w:tc>
          <w:tcPr>
            <w:tcW w:w="0" w:type="auto"/>
          </w:tcPr>
          <w:p w14:paraId="62AA09CC" w14:textId="0DC7EB60" w:rsidR="00C31143" w:rsidDel="00E36A06" w:rsidRDefault="00C31143">
            <w:pPr>
              <w:spacing w:line="480" w:lineRule="auto"/>
              <w:rPr>
                <w:del w:id="766" w:author="Lewis Barnett" w:date="2020-06-16T16:09:00Z"/>
              </w:rPr>
              <w:pPrChange w:id="767" w:author="Lewis Barnett" w:date="2020-06-16T16:12:00Z">
                <w:pPr/>
              </w:pPrChange>
            </w:pPr>
            <w:del w:id="768" w:author="Lewis Barnett" w:date="2020-06-16T16:09:00Z">
              <w:r w:rsidDel="00E36A06">
                <w:delText>Standard deviation of spatial process</w:delText>
              </w:r>
              <w:r w:rsidR="00AA3095" w:rsidDel="00E36A06">
                <w:delText xml:space="preserve"> (trend field)</w:delText>
              </w:r>
            </w:del>
          </w:p>
        </w:tc>
        <w:tc>
          <w:tcPr>
            <w:tcW w:w="0" w:type="auto"/>
          </w:tcPr>
          <w:p w14:paraId="3046CE66" w14:textId="2CC40268" w:rsidR="00C31143" w:rsidRPr="00C21535" w:rsidDel="00E36A06" w:rsidRDefault="00C31143">
            <w:pPr>
              <w:spacing w:line="480" w:lineRule="auto"/>
              <w:rPr>
                <w:del w:id="769" w:author="Lewis Barnett" w:date="2020-06-16T16:09:00Z"/>
              </w:rPr>
              <w:pPrChange w:id="770" w:author="Lewis Barnett" w:date="2020-06-16T16:12:00Z">
                <w:pPr/>
              </w:pPrChange>
            </w:pPr>
            <w:del w:id="771" w:author="Lewis Barnett" w:date="2020-06-16T16:09:00Z">
              <w:r w:rsidDel="00E36A06">
                <w:delText>0.01</w:delText>
              </w:r>
            </w:del>
          </w:p>
        </w:tc>
      </w:tr>
    </w:tbl>
    <w:p w14:paraId="51617391" w14:textId="05AEB1CF" w:rsidR="0046021E" w:rsidDel="00E36A06" w:rsidRDefault="0046021E">
      <w:pPr>
        <w:spacing w:line="480" w:lineRule="auto"/>
        <w:rPr>
          <w:del w:id="772" w:author="Lewis Barnett" w:date="2020-06-16T16:09:00Z"/>
        </w:rPr>
        <w:pPrChange w:id="773" w:author="Lewis Barnett" w:date="2020-06-16T16:12:00Z">
          <w:pPr>
            <w:spacing w:after="160" w:line="480" w:lineRule="auto"/>
          </w:pPr>
        </w:pPrChange>
      </w:pPr>
    </w:p>
    <w:p w14:paraId="0D391DEF" w14:textId="5DE3E6A9" w:rsidR="00344523" w:rsidDel="00E36A06" w:rsidRDefault="0008062F">
      <w:pPr>
        <w:spacing w:line="480" w:lineRule="auto"/>
        <w:rPr>
          <w:del w:id="774" w:author="Lewis Barnett" w:date="2020-06-16T16:09:00Z"/>
        </w:rPr>
        <w:pPrChange w:id="775" w:author="Lewis Barnett" w:date="2020-06-16T16:12:00Z">
          <w:pPr>
            <w:spacing w:after="160" w:line="480" w:lineRule="auto"/>
          </w:pPr>
        </w:pPrChange>
      </w:pPr>
      <w:del w:id="776" w:author="Lewis Barnett" w:date="2020-06-16T16:09:00Z">
        <w:r w:rsidDel="00E36A06">
          <w:delText xml:space="preserve">Table </w:delText>
        </w:r>
        <w:r w:rsidR="0046021E" w:rsidDel="00E36A06">
          <w:delText>S2</w:delText>
        </w:r>
        <w:r w:rsidDel="00E36A06">
          <w:delText>. Empirical occurrence and mean catch rates</w:delText>
        </w:r>
        <w:r w:rsidR="00B6471E" w:rsidDel="00E36A06">
          <w:delText xml:space="preserve"> for positive tows</w:delText>
        </w:r>
        <w:r w:rsidR="00257344" w:rsidDel="00E36A06">
          <w:delText xml:space="preserve"> (CPUE in kg/</w:delText>
        </w:r>
        <w:r w:rsidDel="00E36A06">
          <w:delText>km</w:delText>
        </w:r>
        <w:r w:rsidRPr="00234BE8" w:rsidDel="00E36A06">
          <w:rPr>
            <w:vertAlign w:val="superscript"/>
          </w:rPr>
          <w:delText>2</w:delText>
        </w:r>
        <w:r w:rsidDel="00E36A06">
          <w:delText xml:space="preserve">) </w:delText>
        </w:r>
        <w:r w:rsidR="00B6471E" w:rsidDel="00E36A06">
          <w:delText xml:space="preserve">for the </w:delText>
        </w:r>
        <w:r w:rsidR="006F0B46" w:rsidDel="00E36A06">
          <w:delText>19</w:delText>
        </w:r>
        <w:r w:rsidR="00B6471E" w:rsidDel="00E36A06">
          <w:delText xml:space="preserve"> </w:delText>
        </w:r>
        <w:r w:rsidR="00860B19" w:rsidDel="00E36A06">
          <w:delText>W</w:delText>
        </w:r>
        <w:r w:rsidR="00B6471E" w:rsidDel="00E36A06">
          <w:delText>est</w:delText>
        </w:r>
        <w:r w:rsidR="00234BE8" w:rsidDel="00E36A06">
          <w:delText xml:space="preserve"> </w:delText>
        </w:r>
        <w:r w:rsidR="00860B19" w:rsidDel="00E36A06">
          <w:delText>C</w:delText>
        </w:r>
        <w:r w:rsidR="00B6471E" w:rsidDel="00E36A06">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6C048B" w:rsidDel="00E36A06" w14:paraId="114EAD9E" w14:textId="6AD5891F" w:rsidTr="006C048B">
        <w:trPr>
          <w:trHeight w:val="320"/>
          <w:del w:id="777"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6C048B" w:rsidDel="00E36A06" w:rsidRDefault="007A4D22">
            <w:pPr>
              <w:spacing w:line="480" w:lineRule="auto"/>
              <w:rPr>
                <w:del w:id="778" w:author="Lewis Barnett" w:date="2020-06-16T16:09:00Z"/>
                <w:i/>
                <w:color w:val="000000"/>
              </w:rPr>
              <w:pPrChange w:id="779" w:author="Lewis Barnett" w:date="2020-06-16T16:12:00Z">
                <w:pPr/>
              </w:pPrChange>
            </w:pPr>
            <w:del w:id="780" w:author="Lewis Barnett" w:date="2020-06-16T16:09:00Z">
              <w:r w:rsidRPr="006C048B" w:rsidDel="00E36A06">
                <w:rPr>
                  <w:i/>
                  <w:color w:val="000000"/>
                </w:rPr>
                <w:delText>Species c</w:delText>
              </w:r>
              <w:r w:rsidR="00DC32E2" w:rsidRPr="006C048B" w:rsidDel="00E36A06">
                <w:rPr>
                  <w:i/>
                  <w:color w:val="000000"/>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6C048B" w:rsidDel="00E36A06" w:rsidRDefault="00DC32E2">
            <w:pPr>
              <w:spacing w:line="480" w:lineRule="auto"/>
              <w:rPr>
                <w:del w:id="781" w:author="Lewis Barnett" w:date="2020-06-16T16:09:00Z"/>
                <w:i/>
                <w:color w:val="000000"/>
              </w:rPr>
              <w:pPrChange w:id="782" w:author="Lewis Barnett" w:date="2020-06-16T16:12:00Z">
                <w:pPr/>
              </w:pPrChange>
            </w:pPr>
            <w:del w:id="783" w:author="Lewis Barnett" w:date="2020-06-16T16:09:00Z">
              <w:r w:rsidRPr="006C048B" w:rsidDel="00E36A06">
                <w:rPr>
                  <w:i/>
                  <w:color w:val="000000"/>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6C048B" w:rsidDel="00E36A06" w:rsidRDefault="00DC32E2">
            <w:pPr>
              <w:spacing w:line="480" w:lineRule="auto"/>
              <w:rPr>
                <w:del w:id="784" w:author="Lewis Barnett" w:date="2020-06-16T16:09:00Z"/>
                <w:i/>
                <w:color w:val="000000"/>
              </w:rPr>
              <w:pPrChange w:id="785" w:author="Lewis Barnett" w:date="2020-06-16T16:12:00Z">
                <w:pPr/>
              </w:pPrChange>
            </w:pPr>
            <w:del w:id="786" w:author="Lewis Barnett" w:date="2020-06-16T16:09:00Z">
              <w:r w:rsidRPr="006C048B" w:rsidDel="00E36A06">
                <w:rPr>
                  <w:i/>
                  <w:color w:val="000000"/>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6C048B" w:rsidDel="00E36A06" w:rsidRDefault="00DC32E2">
            <w:pPr>
              <w:spacing w:line="480" w:lineRule="auto"/>
              <w:rPr>
                <w:del w:id="787" w:author="Lewis Barnett" w:date="2020-06-16T16:09:00Z"/>
                <w:i/>
                <w:color w:val="000000"/>
              </w:rPr>
              <w:pPrChange w:id="788" w:author="Lewis Barnett" w:date="2020-06-16T16:12:00Z">
                <w:pPr/>
              </w:pPrChange>
            </w:pPr>
            <w:del w:id="789" w:author="Lewis Barnett" w:date="2020-06-16T16:09:00Z">
              <w:r w:rsidRPr="006C048B" w:rsidDel="00E36A06">
                <w:rPr>
                  <w:i/>
                  <w:color w:val="000000"/>
                </w:rPr>
                <w:delText>Mean CPUE</w:delText>
              </w:r>
            </w:del>
          </w:p>
        </w:tc>
      </w:tr>
      <w:tr w:rsidR="00DC32E2" w:rsidRPr="006C048B" w:rsidDel="00E36A06" w14:paraId="74926376" w14:textId="74855325" w:rsidTr="006C048B">
        <w:trPr>
          <w:trHeight w:val="320"/>
          <w:del w:id="79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6C048B" w:rsidDel="00E36A06" w:rsidRDefault="00DC32E2">
            <w:pPr>
              <w:spacing w:line="480" w:lineRule="auto"/>
              <w:rPr>
                <w:del w:id="791" w:author="Lewis Barnett" w:date="2020-06-16T16:09:00Z"/>
                <w:color w:val="000000"/>
              </w:rPr>
              <w:pPrChange w:id="792" w:author="Lewis Barnett" w:date="2020-06-16T16:12:00Z">
                <w:pPr/>
              </w:pPrChange>
            </w:pPr>
            <w:del w:id="793" w:author="Lewis Barnett" w:date="2020-06-16T16:09:00Z">
              <w:r w:rsidRPr="006C048B" w:rsidDel="00E36A06">
                <w:rPr>
                  <w:color w:val="000000"/>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6C048B" w:rsidDel="00E36A06" w:rsidRDefault="00BB5186">
            <w:pPr>
              <w:spacing w:line="480" w:lineRule="auto"/>
              <w:rPr>
                <w:del w:id="794" w:author="Lewis Barnett" w:date="2020-06-16T16:09:00Z"/>
                <w:i/>
                <w:color w:val="000000"/>
              </w:rPr>
              <w:pPrChange w:id="795" w:author="Lewis Barnett" w:date="2020-06-16T16:12:00Z">
                <w:pPr/>
              </w:pPrChange>
            </w:pPr>
            <w:del w:id="796" w:author="Lewis Barnett" w:date="2020-06-16T16:09:00Z">
              <w:r w:rsidRPr="006C048B" w:rsidDel="00E36A06">
                <w:rPr>
                  <w:i/>
                  <w:color w:val="000000"/>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6C048B" w:rsidDel="00E36A06" w:rsidRDefault="00DC32E2">
            <w:pPr>
              <w:spacing w:line="480" w:lineRule="auto"/>
              <w:rPr>
                <w:del w:id="797" w:author="Lewis Barnett" w:date="2020-06-16T16:09:00Z"/>
                <w:color w:val="000000"/>
              </w:rPr>
              <w:pPrChange w:id="798" w:author="Lewis Barnett" w:date="2020-06-16T16:12:00Z">
                <w:pPr>
                  <w:jc w:val="center"/>
                </w:pPr>
              </w:pPrChange>
            </w:pPr>
            <w:del w:id="799" w:author="Lewis Barnett" w:date="2020-06-16T16:09:00Z">
              <w:r w:rsidRPr="006C048B" w:rsidDel="00E36A06">
                <w:rPr>
                  <w:color w:val="000000"/>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6C048B" w:rsidDel="00E36A06" w:rsidRDefault="00DC32E2">
            <w:pPr>
              <w:spacing w:line="480" w:lineRule="auto"/>
              <w:rPr>
                <w:del w:id="800" w:author="Lewis Barnett" w:date="2020-06-16T16:09:00Z"/>
                <w:color w:val="000000"/>
              </w:rPr>
              <w:pPrChange w:id="801" w:author="Lewis Barnett" w:date="2020-06-16T16:12:00Z">
                <w:pPr>
                  <w:jc w:val="center"/>
                </w:pPr>
              </w:pPrChange>
            </w:pPr>
            <w:del w:id="802" w:author="Lewis Barnett" w:date="2020-06-16T16:09:00Z">
              <w:r w:rsidRPr="006C048B" w:rsidDel="00E36A06">
                <w:rPr>
                  <w:color w:val="000000"/>
                </w:rPr>
                <w:delText>1535.47</w:delText>
              </w:r>
            </w:del>
          </w:p>
        </w:tc>
      </w:tr>
      <w:tr w:rsidR="00DC32E2" w:rsidRPr="006C048B" w:rsidDel="00E36A06" w14:paraId="5780145C" w14:textId="40BFB683" w:rsidTr="006C048B">
        <w:trPr>
          <w:trHeight w:val="320"/>
          <w:del w:id="80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6C048B" w:rsidDel="00E36A06" w:rsidRDefault="00DC32E2">
            <w:pPr>
              <w:spacing w:line="480" w:lineRule="auto"/>
              <w:rPr>
                <w:del w:id="804" w:author="Lewis Barnett" w:date="2020-06-16T16:09:00Z"/>
                <w:color w:val="000000"/>
              </w:rPr>
              <w:pPrChange w:id="805" w:author="Lewis Barnett" w:date="2020-06-16T16:12:00Z">
                <w:pPr/>
              </w:pPrChange>
            </w:pPr>
            <w:del w:id="806" w:author="Lewis Barnett" w:date="2020-06-16T16:09:00Z">
              <w:r w:rsidRPr="006C048B" w:rsidDel="00E36A06">
                <w:rPr>
                  <w:color w:val="000000"/>
                </w:rPr>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6C048B" w:rsidDel="00E36A06" w:rsidRDefault="00BB5186">
            <w:pPr>
              <w:spacing w:line="480" w:lineRule="auto"/>
              <w:rPr>
                <w:del w:id="807" w:author="Lewis Barnett" w:date="2020-06-16T16:09:00Z"/>
                <w:i/>
                <w:color w:val="000000"/>
              </w:rPr>
              <w:pPrChange w:id="808" w:author="Lewis Barnett" w:date="2020-06-16T16:12:00Z">
                <w:pPr>
                  <w:tabs>
                    <w:tab w:val="left" w:pos="1215"/>
                  </w:tabs>
                </w:pPr>
              </w:pPrChange>
            </w:pPr>
            <w:del w:id="809" w:author="Lewis Barnett" w:date="2020-06-16T16:09:00Z">
              <w:r w:rsidRPr="006C048B" w:rsidDel="00E36A06">
                <w:rPr>
                  <w:i/>
                  <w:color w:val="000000"/>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6C048B" w:rsidDel="00E36A06" w:rsidRDefault="00DC32E2">
            <w:pPr>
              <w:spacing w:line="480" w:lineRule="auto"/>
              <w:rPr>
                <w:del w:id="810" w:author="Lewis Barnett" w:date="2020-06-16T16:09:00Z"/>
                <w:color w:val="000000"/>
              </w:rPr>
              <w:pPrChange w:id="811" w:author="Lewis Barnett" w:date="2020-06-16T16:12:00Z">
                <w:pPr>
                  <w:jc w:val="center"/>
                </w:pPr>
              </w:pPrChange>
            </w:pPr>
            <w:del w:id="812" w:author="Lewis Barnett" w:date="2020-06-16T16:09:00Z">
              <w:r w:rsidRPr="006C048B" w:rsidDel="00E36A06">
                <w:rPr>
                  <w:color w:val="000000"/>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6C048B" w:rsidDel="00E36A06" w:rsidRDefault="00DC32E2">
            <w:pPr>
              <w:spacing w:line="480" w:lineRule="auto"/>
              <w:rPr>
                <w:del w:id="813" w:author="Lewis Barnett" w:date="2020-06-16T16:09:00Z"/>
                <w:color w:val="000000"/>
              </w:rPr>
              <w:pPrChange w:id="814" w:author="Lewis Barnett" w:date="2020-06-16T16:12:00Z">
                <w:pPr>
                  <w:jc w:val="center"/>
                </w:pPr>
              </w:pPrChange>
            </w:pPr>
            <w:del w:id="815" w:author="Lewis Barnett" w:date="2020-06-16T16:09:00Z">
              <w:r w:rsidRPr="006C048B" w:rsidDel="00E36A06">
                <w:rPr>
                  <w:color w:val="000000"/>
                </w:rPr>
                <w:delText>826.21</w:delText>
              </w:r>
            </w:del>
          </w:p>
        </w:tc>
      </w:tr>
      <w:tr w:rsidR="00DC32E2" w:rsidRPr="006C048B" w:rsidDel="00E36A06" w14:paraId="7FDC69C4" w14:textId="2DC0AE6A" w:rsidTr="006C048B">
        <w:trPr>
          <w:trHeight w:val="320"/>
          <w:del w:id="81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6C048B" w:rsidDel="00E36A06" w:rsidRDefault="00DC32E2">
            <w:pPr>
              <w:spacing w:line="480" w:lineRule="auto"/>
              <w:rPr>
                <w:del w:id="817" w:author="Lewis Barnett" w:date="2020-06-16T16:09:00Z"/>
                <w:color w:val="000000"/>
              </w:rPr>
              <w:pPrChange w:id="818" w:author="Lewis Barnett" w:date="2020-06-16T16:12:00Z">
                <w:pPr/>
              </w:pPrChange>
            </w:pPr>
            <w:del w:id="819" w:author="Lewis Barnett" w:date="2020-06-16T16:09:00Z">
              <w:r w:rsidRPr="006C048B" w:rsidDel="00E36A06">
                <w:rPr>
                  <w:color w:val="000000"/>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6C048B" w:rsidDel="00E36A06" w:rsidRDefault="00BB5186">
            <w:pPr>
              <w:spacing w:line="480" w:lineRule="auto"/>
              <w:rPr>
                <w:del w:id="820" w:author="Lewis Barnett" w:date="2020-06-16T16:09:00Z"/>
                <w:i/>
                <w:color w:val="000000"/>
              </w:rPr>
              <w:pPrChange w:id="821" w:author="Lewis Barnett" w:date="2020-06-16T16:12:00Z">
                <w:pPr/>
              </w:pPrChange>
            </w:pPr>
            <w:del w:id="822" w:author="Lewis Barnett" w:date="2020-06-16T16:09:00Z">
              <w:r w:rsidRPr="006C048B" w:rsidDel="00E36A06">
                <w:rPr>
                  <w:i/>
                  <w:color w:val="000000"/>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6C048B" w:rsidDel="00E36A06" w:rsidRDefault="00DC32E2">
            <w:pPr>
              <w:spacing w:line="480" w:lineRule="auto"/>
              <w:rPr>
                <w:del w:id="823" w:author="Lewis Barnett" w:date="2020-06-16T16:09:00Z"/>
                <w:color w:val="000000"/>
              </w:rPr>
              <w:pPrChange w:id="824" w:author="Lewis Barnett" w:date="2020-06-16T16:12:00Z">
                <w:pPr>
                  <w:jc w:val="center"/>
                </w:pPr>
              </w:pPrChange>
            </w:pPr>
            <w:del w:id="825"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6C048B" w:rsidDel="00E36A06" w:rsidRDefault="00DC32E2">
            <w:pPr>
              <w:spacing w:line="480" w:lineRule="auto"/>
              <w:rPr>
                <w:del w:id="826" w:author="Lewis Barnett" w:date="2020-06-16T16:09:00Z"/>
                <w:color w:val="000000"/>
              </w:rPr>
              <w:pPrChange w:id="827" w:author="Lewis Barnett" w:date="2020-06-16T16:12:00Z">
                <w:pPr>
                  <w:jc w:val="center"/>
                </w:pPr>
              </w:pPrChange>
            </w:pPr>
            <w:del w:id="828" w:author="Lewis Barnett" w:date="2020-06-16T16:09:00Z">
              <w:r w:rsidRPr="006C048B" w:rsidDel="00E36A06">
                <w:rPr>
                  <w:color w:val="000000"/>
                </w:rPr>
                <w:delText>1116.80</w:delText>
              </w:r>
            </w:del>
          </w:p>
        </w:tc>
      </w:tr>
      <w:tr w:rsidR="00DC32E2" w:rsidRPr="006C048B" w:rsidDel="00E36A06" w14:paraId="083474D8" w14:textId="70F5CE5C" w:rsidTr="006C048B">
        <w:trPr>
          <w:trHeight w:val="320"/>
          <w:del w:id="82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6C048B" w:rsidDel="00E36A06" w:rsidRDefault="00DC32E2">
            <w:pPr>
              <w:spacing w:line="480" w:lineRule="auto"/>
              <w:rPr>
                <w:del w:id="830" w:author="Lewis Barnett" w:date="2020-06-16T16:09:00Z"/>
                <w:color w:val="000000"/>
              </w:rPr>
              <w:pPrChange w:id="831" w:author="Lewis Barnett" w:date="2020-06-16T16:12:00Z">
                <w:pPr/>
              </w:pPrChange>
            </w:pPr>
            <w:del w:id="832" w:author="Lewis Barnett" w:date="2020-06-16T16:09:00Z">
              <w:r w:rsidRPr="006C048B" w:rsidDel="00E36A06">
                <w:rPr>
                  <w:color w:val="000000"/>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6C048B" w:rsidDel="00E36A06" w:rsidRDefault="00BB5186">
            <w:pPr>
              <w:spacing w:line="480" w:lineRule="auto"/>
              <w:rPr>
                <w:del w:id="833" w:author="Lewis Barnett" w:date="2020-06-16T16:09:00Z"/>
                <w:i/>
                <w:color w:val="000000"/>
              </w:rPr>
              <w:pPrChange w:id="834" w:author="Lewis Barnett" w:date="2020-06-16T16:12:00Z">
                <w:pPr/>
              </w:pPrChange>
            </w:pPr>
            <w:del w:id="835" w:author="Lewis Barnett" w:date="2020-06-16T16:09:00Z">
              <w:r w:rsidRPr="006C048B" w:rsidDel="00E36A06">
                <w:rPr>
                  <w:i/>
                  <w:color w:val="000000"/>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6C048B" w:rsidDel="00E36A06" w:rsidRDefault="00DC32E2">
            <w:pPr>
              <w:spacing w:line="480" w:lineRule="auto"/>
              <w:rPr>
                <w:del w:id="836" w:author="Lewis Barnett" w:date="2020-06-16T16:09:00Z"/>
                <w:color w:val="000000"/>
              </w:rPr>
              <w:pPrChange w:id="837" w:author="Lewis Barnett" w:date="2020-06-16T16:12:00Z">
                <w:pPr>
                  <w:jc w:val="center"/>
                </w:pPr>
              </w:pPrChange>
            </w:pPr>
            <w:del w:id="838"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6C048B" w:rsidDel="00E36A06" w:rsidRDefault="00DC32E2">
            <w:pPr>
              <w:spacing w:line="480" w:lineRule="auto"/>
              <w:rPr>
                <w:del w:id="839" w:author="Lewis Barnett" w:date="2020-06-16T16:09:00Z"/>
                <w:color w:val="000000"/>
              </w:rPr>
              <w:pPrChange w:id="840" w:author="Lewis Barnett" w:date="2020-06-16T16:12:00Z">
                <w:pPr>
                  <w:jc w:val="center"/>
                </w:pPr>
              </w:pPrChange>
            </w:pPr>
            <w:del w:id="841" w:author="Lewis Barnett" w:date="2020-06-16T16:09:00Z">
              <w:r w:rsidRPr="006C048B" w:rsidDel="00E36A06">
                <w:rPr>
                  <w:color w:val="000000"/>
                </w:rPr>
                <w:delText>3217.57</w:delText>
              </w:r>
            </w:del>
          </w:p>
        </w:tc>
      </w:tr>
      <w:tr w:rsidR="00DC32E2" w:rsidRPr="006C048B" w:rsidDel="00E36A06" w14:paraId="1755BC72" w14:textId="47F685C9" w:rsidTr="006C048B">
        <w:trPr>
          <w:trHeight w:val="320"/>
          <w:del w:id="84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6C048B" w:rsidDel="00E36A06" w:rsidRDefault="00DC32E2">
            <w:pPr>
              <w:spacing w:line="480" w:lineRule="auto"/>
              <w:rPr>
                <w:del w:id="843" w:author="Lewis Barnett" w:date="2020-06-16T16:09:00Z"/>
                <w:color w:val="000000"/>
              </w:rPr>
              <w:pPrChange w:id="844" w:author="Lewis Barnett" w:date="2020-06-16T16:12:00Z">
                <w:pPr/>
              </w:pPrChange>
            </w:pPr>
            <w:del w:id="845" w:author="Lewis Barnett" w:date="2020-06-16T16:09:00Z">
              <w:r w:rsidRPr="006C048B" w:rsidDel="00E36A06">
                <w:rPr>
                  <w:color w:val="000000"/>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6C048B" w:rsidDel="00E36A06" w:rsidRDefault="00BB5186">
            <w:pPr>
              <w:spacing w:line="480" w:lineRule="auto"/>
              <w:rPr>
                <w:del w:id="846" w:author="Lewis Barnett" w:date="2020-06-16T16:09:00Z"/>
                <w:i/>
                <w:color w:val="000000"/>
              </w:rPr>
              <w:pPrChange w:id="847" w:author="Lewis Barnett" w:date="2020-06-16T16:12:00Z">
                <w:pPr/>
              </w:pPrChange>
            </w:pPr>
            <w:del w:id="848" w:author="Lewis Barnett" w:date="2020-06-16T16:09:00Z">
              <w:r w:rsidRPr="006C048B" w:rsidDel="00E36A06">
                <w:rPr>
                  <w:i/>
                  <w:color w:val="000000"/>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6C048B" w:rsidDel="00E36A06" w:rsidRDefault="00DC32E2">
            <w:pPr>
              <w:spacing w:line="480" w:lineRule="auto"/>
              <w:rPr>
                <w:del w:id="849" w:author="Lewis Barnett" w:date="2020-06-16T16:09:00Z"/>
                <w:color w:val="000000"/>
              </w:rPr>
              <w:pPrChange w:id="850" w:author="Lewis Barnett" w:date="2020-06-16T16:12:00Z">
                <w:pPr>
                  <w:jc w:val="center"/>
                </w:pPr>
              </w:pPrChange>
            </w:pPr>
            <w:del w:id="851" w:author="Lewis Barnett" w:date="2020-06-16T16:09:00Z">
              <w:r w:rsidRPr="006C048B" w:rsidDel="00E36A06">
                <w:rPr>
                  <w:color w:val="000000"/>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6C048B" w:rsidDel="00E36A06" w:rsidRDefault="00DC32E2">
            <w:pPr>
              <w:spacing w:line="480" w:lineRule="auto"/>
              <w:rPr>
                <w:del w:id="852" w:author="Lewis Barnett" w:date="2020-06-16T16:09:00Z"/>
                <w:color w:val="000000"/>
              </w:rPr>
              <w:pPrChange w:id="853" w:author="Lewis Barnett" w:date="2020-06-16T16:12:00Z">
                <w:pPr>
                  <w:jc w:val="center"/>
                </w:pPr>
              </w:pPrChange>
            </w:pPr>
            <w:del w:id="854" w:author="Lewis Barnett" w:date="2020-06-16T16:09:00Z">
              <w:r w:rsidRPr="006C048B" w:rsidDel="00E36A06">
                <w:rPr>
                  <w:color w:val="000000"/>
                </w:rPr>
                <w:delText>960.41</w:delText>
              </w:r>
            </w:del>
          </w:p>
        </w:tc>
      </w:tr>
      <w:tr w:rsidR="00DC32E2" w:rsidRPr="006C048B" w:rsidDel="00E36A06" w14:paraId="133DE616" w14:textId="365D80F6" w:rsidTr="006C048B">
        <w:trPr>
          <w:trHeight w:val="320"/>
          <w:del w:id="85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6C048B" w:rsidDel="00E36A06" w:rsidRDefault="00DC32E2">
            <w:pPr>
              <w:spacing w:line="480" w:lineRule="auto"/>
              <w:rPr>
                <w:del w:id="856" w:author="Lewis Barnett" w:date="2020-06-16T16:09:00Z"/>
                <w:color w:val="000000"/>
              </w:rPr>
              <w:pPrChange w:id="857" w:author="Lewis Barnett" w:date="2020-06-16T16:12:00Z">
                <w:pPr/>
              </w:pPrChange>
            </w:pPr>
            <w:del w:id="858" w:author="Lewis Barnett" w:date="2020-06-16T16:09:00Z">
              <w:r w:rsidRPr="006C048B" w:rsidDel="00E36A06">
                <w:rPr>
                  <w:color w:val="000000"/>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6C048B" w:rsidDel="00E36A06" w:rsidRDefault="00BB5186">
            <w:pPr>
              <w:spacing w:line="480" w:lineRule="auto"/>
              <w:rPr>
                <w:del w:id="859" w:author="Lewis Barnett" w:date="2020-06-16T16:09:00Z"/>
                <w:i/>
                <w:color w:val="000000"/>
              </w:rPr>
              <w:pPrChange w:id="860" w:author="Lewis Barnett" w:date="2020-06-16T16:12:00Z">
                <w:pPr>
                  <w:tabs>
                    <w:tab w:val="left" w:pos="285"/>
                  </w:tabs>
                </w:pPr>
              </w:pPrChange>
            </w:pPr>
            <w:del w:id="861" w:author="Lewis Barnett" w:date="2020-06-16T16:09:00Z">
              <w:r w:rsidRPr="006C048B" w:rsidDel="00E36A06">
                <w:rPr>
                  <w:i/>
                  <w:color w:val="000000"/>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6C048B" w:rsidDel="00E36A06" w:rsidRDefault="00DC32E2">
            <w:pPr>
              <w:spacing w:line="480" w:lineRule="auto"/>
              <w:rPr>
                <w:del w:id="862" w:author="Lewis Barnett" w:date="2020-06-16T16:09:00Z"/>
                <w:color w:val="000000"/>
              </w:rPr>
              <w:pPrChange w:id="863" w:author="Lewis Barnett" w:date="2020-06-16T16:12:00Z">
                <w:pPr>
                  <w:jc w:val="center"/>
                </w:pPr>
              </w:pPrChange>
            </w:pPr>
            <w:del w:id="864" w:author="Lewis Barnett" w:date="2020-06-16T16:09:00Z">
              <w:r w:rsidRPr="006C048B" w:rsidDel="00E36A06">
                <w:rPr>
                  <w:color w:val="000000"/>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6C048B" w:rsidDel="00E36A06" w:rsidRDefault="00DC32E2">
            <w:pPr>
              <w:spacing w:line="480" w:lineRule="auto"/>
              <w:rPr>
                <w:del w:id="865" w:author="Lewis Barnett" w:date="2020-06-16T16:09:00Z"/>
                <w:color w:val="000000"/>
              </w:rPr>
              <w:pPrChange w:id="866" w:author="Lewis Barnett" w:date="2020-06-16T16:12:00Z">
                <w:pPr>
                  <w:jc w:val="center"/>
                </w:pPr>
              </w:pPrChange>
            </w:pPr>
            <w:del w:id="867" w:author="Lewis Barnett" w:date="2020-06-16T16:09:00Z">
              <w:r w:rsidRPr="006C048B" w:rsidDel="00E36A06">
                <w:rPr>
                  <w:color w:val="000000"/>
                </w:rPr>
                <w:delText>2968.49</w:delText>
              </w:r>
            </w:del>
          </w:p>
        </w:tc>
      </w:tr>
      <w:tr w:rsidR="00DC32E2" w:rsidRPr="006C048B" w:rsidDel="00E36A06" w14:paraId="08880158" w14:textId="45DCA89C" w:rsidTr="006C048B">
        <w:trPr>
          <w:trHeight w:val="320"/>
          <w:del w:id="86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6C048B" w:rsidDel="00E36A06" w:rsidRDefault="00DC32E2">
            <w:pPr>
              <w:spacing w:line="480" w:lineRule="auto"/>
              <w:rPr>
                <w:del w:id="869" w:author="Lewis Barnett" w:date="2020-06-16T16:09:00Z"/>
                <w:color w:val="000000"/>
              </w:rPr>
              <w:pPrChange w:id="870" w:author="Lewis Barnett" w:date="2020-06-16T16:12:00Z">
                <w:pPr/>
              </w:pPrChange>
            </w:pPr>
            <w:del w:id="871" w:author="Lewis Barnett" w:date="2020-06-16T16:09:00Z">
              <w:r w:rsidRPr="006C048B" w:rsidDel="00E36A06">
                <w:rPr>
                  <w:color w:val="000000"/>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6C048B" w:rsidDel="00E36A06" w:rsidRDefault="00BB5186">
            <w:pPr>
              <w:spacing w:line="480" w:lineRule="auto"/>
              <w:rPr>
                <w:del w:id="872" w:author="Lewis Barnett" w:date="2020-06-16T16:09:00Z"/>
                <w:i/>
                <w:color w:val="000000"/>
              </w:rPr>
              <w:pPrChange w:id="873" w:author="Lewis Barnett" w:date="2020-06-16T16:12:00Z">
                <w:pPr/>
              </w:pPrChange>
            </w:pPr>
            <w:del w:id="874" w:author="Lewis Barnett" w:date="2020-06-16T16:09:00Z">
              <w:r w:rsidRPr="006C048B" w:rsidDel="00E36A06">
                <w:rPr>
                  <w:i/>
                  <w:color w:val="000000"/>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6C048B" w:rsidDel="00E36A06" w:rsidRDefault="00DC32E2">
            <w:pPr>
              <w:spacing w:line="480" w:lineRule="auto"/>
              <w:rPr>
                <w:del w:id="875" w:author="Lewis Barnett" w:date="2020-06-16T16:09:00Z"/>
                <w:color w:val="000000"/>
              </w:rPr>
              <w:pPrChange w:id="876" w:author="Lewis Barnett" w:date="2020-06-16T16:12:00Z">
                <w:pPr>
                  <w:jc w:val="center"/>
                </w:pPr>
              </w:pPrChange>
            </w:pPr>
            <w:del w:id="877" w:author="Lewis Barnett" w:date="2020-06-16T16:09:00Z">
              <w:r w:rsidRPr="006C048B" w:rsidDel="00E36A06">
                <w:rPr>
                  <w:color w:val="000000"/>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6C048B" w:rsidDel="00E36A06" w:rsidRDefault="00DC32E2">
            <w:pPr>
              <w:spacing w:line="480" w:lineRule="auto"/>
              <w:rPr>
                <w:del w:id="878" w:author="Lewis Barnett" w:date="2020-06-16T16:09:00Z"/>
                <w:color w:val="000000"/>
              </w:rPr>
              <w:pPrChange w:id="879" w:author="Lewis Barnett" w:date="2020-06-16T16:12:00Z">
                <w:pPr>
                  <w:jc w:val="center"/>
                </w:pPr>
              </w:pPrChange>
            </w:pPr>
            <w:del w:id="880" w:author="Lewis Barnett" w:date="2020-06-16T16:09:00Z">
              <w:r w:rsidRPr="006C048B" w:rsidDel="00E36A06">
                <w:rPr>
                  <w:color w:val="000000"/>
                </w:rPr>
                <w:delText>695.70</w:delText>
              </w:r>
            </w:del>
          </w:p>
        </w:tc>
      </w:tr>
      <w:tr w:rsidR="00DC32E2" w:rsidRPr="006C048B" w:rsidDel="00E36A06" w14:paraId="71233179" w14:textId="19F56DC1" w:rsidTr="006C048B">
        <w:trPr>
          <w:trHeight w:val="320"/>
          <w:del w:id="88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6C048B" w:rsidDel="00E36A06" w:rsidRDefault="00DC32E2">
            <w:pPr>
              <w:spacing w:line="480" w:lineRule="auto"/>
              <w:rPr>
                <w:del w:id="882" w:author="Lewis Barnett" w:date="2020-06-16T16:09:00Z"/>
                <w:color w:val="000000"/>
              </w:rPr>
              <w:pPrChange w:id="883" w:author="Lewis Barnett" w:date="2020-06-16T16:12:00Z">
                <w:pPr/>
              </w:pPrChange>
            </w:pPr>
            <w:del w:id="884" w:author="Lewis Barnett" w:date="2020-06-16T16:09:00Z">
              <w:r w:rsidRPr="006C048B" w:rsidDel="00E36A06">
                <w:rPr>
                  <w:color w:val="000000"/>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6C048B" w:rsidDel="00E36A06" w:rsidRDefault="00BB5186">
            <w:pPr>
              <w:spacing w:line="480" w:lineRule="auto"/>
              <w:rPr>
                <w:del w:id="885" w:author="Lewis Barnett" w:date="2020-06-16T16:09:00Z"/>
                <w:i/>
                <w:color w:val="000000"/>
              </w:rPr>
              <w:pPrChange w:id="886" w:author="Lewis Barnett" w:date="2020-06-16T16:12:00Z">
                <w:pPr/>
              </w:pPrChange>
            </w:pPr>
            <w:del w:id="887" w:author="Lewis Barnett" w:date="2020-06-16T16:09:00Z">
              <w:r w:rsidRPr="006C048B" w:rsidDel="00E36A06">
                <w:rPr>
                  <w:i/>
                  <w:color w:val="000000"/>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6C048B" w:rsidDel="00E36A06" w:rsidRDefault="00DC32E2">
            <w:pPr>
              <w:spacing w:line="480" w:lineRule="auto"/>
              <w:rPr>
                <w:del w:id="888" w:author="Lewis Barnett" w:date="2020-06-16T16:09:00Z"/>
                <w:color w:val="000000"/>
              </w:rPr>
              <w:pPrChange w:id="889" w:author="Lewis Barnett" w:date="2020-06-16T16:12:00Z">
                <w:pPr>
                  <w:jc w:val="center"/>
                </w:pPr>
              </w:pPrChange>
            </w:pPr>
            <w:del w:id="890" w:author="Lewis Barnett" w:date="2020-06-16T16:09:00Z">
              <w:r w:rsidRPr="006C048B" w:rsidDel="00E36A06">
                <w:rPr>
                  <w:color w:val="000000"/>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6C048B" w:rsidDel="00E36A06" w:rsidRDefault="00DC32E2">
            <w:pPr>
              <w:spacing w:line="480" w:lineRule="auto"/>
              <w:rPr>
                <w:del w:id="891" w:author="Lewis Barnett" w:date="2020-06-16T16:09:00Z"/>
                <w:color w:val="000000"/>
              </w:rPr>
              <w:pPrChange w:id="892" w:author="Lewis Barnett" w:date="2020-06-16T16:12:00Z">
                <w:pPr>
                  <w:jc w:val="center"/>
                </w:pPr>
              </w:pPrChange>
            </w:pPr>
            <w:del w:id="893" w:author="Lewis Barnett" w:date="2020-06-16T16:09:00Z">
              <w:r w:rsidRPr="006C048B" w:rsidDel="00E36A06">
                <w:rPr>
                  <w:color w:val="000000"/>
                </w:rPr>
                <w:delText>873.42</w:delText>
              </w:r>
            </w:del>
          </w:p>
        </w:tc>
      </w:tr>
      <w:tr w:rsidR="00DC32E2" w:rsidRPr="006C048B" w:rsidDel="00E36A06" w14:paraId="38041736" w14:textId="5357BA5B" w:rsidTr="006C048B">
        <w:trPr>
          <w:trHeight w:val="320"/>
          <w:del w:id="89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6C048B" w:rsidDel="00E36A06" w:rsidRDefault="00DC32E2">
            <w:pPr>
              <w:spacing w:line="480" w:lineRule="auto"/>
              <w:rPr>
                <w:del w:id="895" w:author="Lewis Barnett" w:date="2020-06-16T16:09:00Z"/>
                <w:color w:val="000000"/>
              </w:rPr>
              <w:pPrChange w:id="896" w:author="Lewis Barnett" w:date="2020-06-16T16:12:00Z">
                <w:pPr/>
              </w:pPrChange>
            </w:pPr>
            <w:del w:id="897" w:author="Lewis Barnett" w:date="2020-06-16T16:09:00Z">
              <w:r w:rsidRPr="006C048B" w:rsidDel="00E36A06">
                <w:rPr>
                  <w:color w:val="000000"/>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6C048B" w:rsidDel="00E36A06" w:rsidRDefault="00BB5186">
            <w:pPr>
              <w:spacing w:line="480" w:lineRule="auto"/>
              <w:rPr>
                <w:del w:id="898" w:author="Lewis Barnett" w:date="2020-06-16T16:09:00Z"/>
                <w:i/>
                <w:color w:val="000000"/>
              </w:rPr>
              <w:pPrChange w:id="899" w:author="Lewis Barnett" w:date="2020-06-16T16:12:00Z">
                <w:pPr/>
              </w:pPrChange>
            </w:pPr>
            <w:del w:id="900" w:author="Lewis Barnett" w:date="2020-06-16T16:09:00Z">
              <w:r w:rsidRPr="006C048B" w:rsidDel="00E36A06">
                <w:rPr>
                  <w:i/>
                  <w:color w:val="000000"/>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6C048B" w:rsidDel="00E36A06" w:rsidRDefault="00DC32E2">
            <w:pPr>
              <w:spacing w:line="480" w:lineRule="auto"/>
              <w:rPr>
                <w:del w:id="901" w:author="Lewis Barnett" w:date="2020-06-16T16:09:00Z"/>
                <w:color w:val="000000"/>
              </w:rPr>
              <w:pPrChange w:id="902" w:author="Lewis Barnett" w:date="2020-06-16T16:12:00Z">
                <w:pPr>
                  <w:jc w:val="center"/>
                </w:pPr>
              </w:pPrChange>
            </w:pPr>
            <w:del w:id="903" w:author="Lewis Barnett" w:date="2020-06-16T16:09:00Z">
              <w:r w:rsidRPr="006C048B" w:rsidDel="00E36A06">
                <w:rPr>
                  <w:color w:val="000000"/>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6C048B" w:rsidDel="00E36A06" w:rsidRDefault="00DC32E2">
            <w:pPr>
              <w:spacing w:line="480" w:lineRule="auto"/>
              <w:rPr>
                <w:del w:id="904" w:author="Lewis Barnett" w:date="2020-06-16T16:09:00Z"/>
                <w:color w:val="000000"/>
              </w:rPr>
              <w:pPrChange w:id="905" w:author="Lewis Barnett" w:date="2020-06-16T16:12:00Z">
                <w:pPr>
                  <w:jc w:val="center"/>
                </w:pPr>
              </w:pPrChange>
            </w:pPr>
            <w:del w:id="906" w:author="Lewis Barnett" w:date="2020-06-16T16:09:00Z">
              <w:r w:rsidRPr="006C048B" w:rsidDel="00E36A06">
                <w:rPr>
                  <w:color w:val="000000"/>
                </w:rPr>
                <w:delText>985.95</w:delText>
              </w:r>
            </w:del>
          </w:p>
        </w:tc>
      </w:tr>
      <w:tr w:rsidR="00DC32E2" w:rsidRPr="006C048B" w:rsidDel="00E36A06" w14:paraId="42C6D79D" w14:textId="610C559F" w:rsidTr="006C048B">
        <w:trPr>
          <w:trHeight w:val="320"/>
          <w:del w:id="90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6C048B" w:rsidDel="00E36A06" w:rsidRDefault="00DC32E2">
            <w:pPr>
              <w:spacing w:line="480" w:lineRule="auto"/>
              <w:rPr>
                <w:del w:id="908" w:author="Lewis Barnett" w:date="2020-06-16T16:09:00Z"/>
                <w:color w:val="000000"/>
              </w:rPr>
              <w:pPrChange w:id="909" w:author="Lewis Barnett" w:date="2020-06-16T16:12:00Z">
                <w:pPr/>
              </w:pPrChange>
            </w:pPr>
            <w:del w:id="910" w:author="Lewis Barnett" w:date="2020-06-16T16:09:00Z">
              <w:r w:rsidRPr="006C048B" w:rsidDel="00E36A06">
                <w:rPr>
                  <w:color w:val="000000"/>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6C048B" w:rsidDel="00E36A06" w:rsidRDefault="00BB5186">
            <w:pPr>
              <w:spacing w:line="480" w:lineRule="auto"/>
              <w:rPr>
                <w:del w:id="911" w:author="Lewis Barnett" w:date="2020-06-16T16:09:00Z"/>
                <w:i/>
                <w:color w:val="000000"/>
              </w:rPr>
              <w:pPrChange w:id="912" w:author="Lewis Barnett" w:date="2020-06-16T16:12:00Z">
                <w:pPr/>
              </w:pPrChange>
            </w:pPr>
            <w:del w:id="913" w:author="Lewis Barnett" w:date="2020-06-16T16:09:00Z">
              <w:r w:rsidRPr="006C048B" w:rsidDel="00E36A06">
                <w:rPr>
                  <w:i/>
                  <w:color w:val="000000"/>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6C048B" w:rsidDel="00E36A06" w:rsidRDefault="00DC32E2">
            <w:pPr>
              <w:spacing w:line="480" w:lineRule="auto"/>
              <w:rPr>
                <w:del w:id="914" w:author="Lewis Barnett" w:date="2020-06-16T16:09:00Z"/>
                <w:color w:val="000000"/>
              </w:rPr>
              <w:pPrChange w:id="915" w:author="Lewis Barnett" w:date="2020-06-16T16:12:00Z">
                <w:pPr>
                  <w:jc w:val="center"/>
                </w:pPr>
              </w:pPrChange>
            </w:pPr>
            <w:del w:id="916"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6C048B" w:rsidDel="00E36A06" w:rsidRDefault="00DC32E2">
            <w:pPr>
              <w:spacing w:line="480" w:lineRule="auto"/>
              <w:rPr>
                <w:del w:id="917" w:author="Lewis Barnett" w:date="2020-06-16T16:09:00Z"/>
                <w:color w:val="000000"/>
              </w:rPr>
              <w:pPrChange w:id="918" w:author="Lewis Barnett" w:date="2020-06-16T16:12:00Z">
                <w:pPr>
                  <w:jc w:val="center"/>
                </w:pPr>
              </w:pPrChange>
            </w:pPr>
            <w:del w:id="919" w:author="Lewis Barnett" w:date="2020-06-16T16:09:00Z">
              <w:r w:rsidRPr="006C048B" w:rsidDel="00E36A06">
                <w:rPr>
                  <w:color w:val="000000"/>
                </w:rPr>
                <w:delText>1031.22</w:delText>
              </w:r>
            </w:del>
          </w:p>
        </w:tc>
      </w:tr>
      <w:tr w:rsidR="00DC32E2" w:rsidRPr="006C048B" w:rsidDel="00E36A06" w14:paraId="5384138C" w14:textId="50571D33" w:rsidTr="006C048B">
        <w:trPr>
          <w:trHeight w:val="320"/>
          <w:del w:id="92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6C048B" w:rsidDel="00E36A06" w:rsidRDefault="00DC32E2">
            <w:pPr>
              <w:spacing w:line="480" w:lineRule="auto"/>
              <w:rPr>
                <w:del w:id="921" w:author="Lewis Barnett" w:date="2020-06-16T16:09:00Z"/>
                <w:color w:val="000000"/>
              </w:rPr>
              <w:pPrChange w:id="922" w:author="Lewis Barnett" w:date="2020-06-16T16:12:00Z">
                <w:pPr/>
              </w:pPrChange>
            </w:pPr>
            <w:del w:id="923" w:author="Lewis Barnett" w:date="2020-06-16T16:09:00Z">
              <w:r w:rsidRPr="006C048B" w:rsidDel="00E36A06">
                <w:rPr>
                  <w:color w:val="000000"/>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6C048B" w:rsidDel="00E36A06" w:rsidRDefault="00BB5186">
            <w:pPr>
              <w:spacing w:line="480" w:lineRule="auto"/>
              <w:rPr>
                <w:del w:id="924" w:author="Lewis Barnett" w:date="2020-06-16T16:09:00Z"/>
                <w:i/>
                <w:color w:val="000000"/>
              </w:rPr>
              <w:pPrChange w:id="925" w:author="Lewis Barnett" w:date="2020-06-16T16:12:00Z">
                <w:pPr/>
              </w:pPrChange>
            </w:pPr>
            <w:del w:id="926" w:author="Lewis Barnett" w:date="2020-06-16T16:09:00Z">
              <w:r w:rsidRPr="006C048B" w:rsidDel="00E36A06">
                <w:rPr>
                  <w:i/>
                  <w:color w:val="000000"/>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6C048B" w:rsidDel="00E36A06" w:rsidRDefault="00DC32E2">
            <w:pPr>
              <w:spacing w:line="480" w:lineRule="auto"/>
              <w:rPr>
                <w:del w:id="927" w:author="Lewis Barnett" w:date="2020-06-16T16:09:00Z"/>
                <w:color w:val="000000"/>
              </w:rPr>
              <w:pPrChange w:id="928" w:author="Lewis Barnett" w:date="2020-06-16T16:12:00Z">
                <w:pPr>
                  <w:jc w:val="center"/>
                </w:pPr>
              </w:pPrChange>
            </w:pPr>
            <w:del w:id="929"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6C048B" w:rsidDel="00E36A06" w:rsidRDefault="00DC32E2">
            <w:pPr>
              <w:spacing w:line="480" w:lineRule="auto"/>
              <w:rPr>
                <w:del w:id="930" w:author="Lewis Barnett" w:date="2020-06-16T16:09:00Z"/>
                <w:color w:val="000000"/>
              </w:rPr>
              <w:pPrChange w:id="931" w:author="Lewis Barnett" w:date="2020-06-16T16:12:00Z">
                <w:pPr>
                  <w:jc w:val="center"/>
                </w:pPr>
              </w:pPrChange>
            </w:pPr>
            <w:del w:id="932" w:author="Lewis Barnett" w:date="2020-06-16T16:09:00Z">
              <w:r w:rsidRPr="006C048B" w:rsidDel="00E36A06">
                <w:rPr>
                  <w:color w:val="000000"/>
                </w:rPr>
                <w:delText>2191.36</w:delText>
              </w:r>
            </w:del>
          </w:p>
        </w:tc>
      </w:tr>
      <w:tr w:rsidR="00DC32E2" w:rsidRPr="006C048B" w:rsidDel="00E36A06" w14:paraId="51E7F749" w14:textId="4C9C429E" w:rsidTr="006C048B">
        <w:trPr>
          <w:trHeight w:val="320"/>
          <w:del w:id="93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6C048B" w:rsidDel="00E36A06" w:rsidRDefault="00DC32E2">
            <w:pPr>
              <w:spacing w:line="480" w:lineRule="auto"/>
              <w:rPr>
                <w:del w:id="934" w:author="Lewis Barnett" w:date="2020-06-16T16:09:00Z"/>
                <w:color w:val="000000"/>
              </w:rPr>
              <w:pPrChange w:id="935" w:author="Lewis Barnett" w:date="2020-06-16T16:12:00Z">
                <w:pPr/>
              </w:pPrChange>
            </w:pPr>
            <w:del w:id="936" w:author="Lewis Barnett" w:date="2020-06-16T16:09:00Z">
              <w:r w:rsidRPr="006C048B" w:rsidDel="00E36A06">
                <w:rPr>
                  <w:color w:val="000000"/>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6C048B" w:rsidDel="00E36A06" w:rsidRDefault="00BB5186">
            <w:pPr>
              <w:spacing w:line="480" w:lineRule="auto"/>
              <w:rPr>
                <w:del w:id="937" w:author="Lewis Barnett" w:date="2020-06-16T16:09:00Z"/>
                <w:i/>
                <w:color w:val="000000"/>
              </w:rPr>
              <w:pPrChange w:id="938" w:author="Lewis Barnett" w:date="2020-06-16T16:12:00Z">
                <w:pPr/>
              </w:pPrChange>
            </w:pPr>
            <w:del w:id="939" w:author="Lewis Barnett" w:date="2020-06-16T16:09:00Z">
              <w:r w:rsidRPr="006C048B" w:rsidDel="00E36A06">
                <w:rPr>
                  <w:i/>
                  <w:color w:val="000000"/>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6C048B" w:rsidDel="00E36A06" w:rsidRDefault="00DC32E2">
            <w:pPr>
              <w:spacing w:line="480" w:lineRule="auto"/>
              <w:rPr>
                <w:del w:id="940" w:author="Lewis Barnett" w:date="2020-06-16T16:09:00Z"/>
                <w:color w:val="000000"/>
              </w:rPr>
              <w:pPrChange w:id="941" w:author="Lewis Barnett" w:date="2020-06-16T16:12:00Z">
                <w:pPr>
                  <w:jc w:val="center"/>
                </w:pPr>
              </w:pPrChange>
            </w:pPr>
            <w:del w:id="942" w:author="Lewis Barnett" w:date="2020-06-16T16:09:00Z">
              <w:r w:rsidRPr="006C048B" w:rsidDel="00E36A06">
                <w:rPr>
                  <w:color w:val="000000"/>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6C048B" w:rsidDel="00E36A06" w:rsidRDefault="00DC32E2">
            <w:pPr>
              <w:spacing w:line="480" w:lineRule="auto"/>
              <w:rPr>
                <w:del w:id="943" w:author="Lewis Barnett" w:date="2020-06-16T16:09:00Z"/>
                <w:color w:val="000000"/>
              </w:rPr>
              <w:pPrChange w:id="944" w:author="Lewis Barnett" w:date="2020-06-16T16:12:00Z">
                <w:pPr>
                  <w:jc w:val="center"/>
                </w:pPr>
              </w:pPrChange>
            </w:pPr>
            <w:del w:id="945" w:author="Lewis Barnett" w:date="2020-06-16T16:09:00Z">
              <w:r w:rsidRPr="006C048B" w:rsidDel="00E36A06">
                <w:rPr>
                  <w:color w:val="000000"/>
                </w:rPr>
                <w:delText>909.81</w:delText>
              </w:r>
            </w:del>
          </w:p>
        </w:tc>
      </w:tr>
      <w:tr w:rsidR="00DC32E2" w:rsidRPr="006C048B" w:rsidDel="00E36A06" w14:paraId="4C7238D9" w14:textId="5F1D7755" w:rsidTr="006C048B">
        <w:trPr>
          <w:trHeight w:val="320"/>
          <w:del w:id="94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6C048B" w:rsidDel="00E36A06" w:rsidRDefault="00DC32E2">
            <w:pPr>
              <w:spacing w:line="480" w:lineRule="auto"/>
              <w:rPr>
                <w:del w:id="947" w:author="Lewis Barnett" w:date="2020-06-16T16:09:00Z"/>
                <w:color w:val="000000"/>
              </w:rPr>
              <w:pPrChange w:id="948" w:author="Lewis Barnett" w:date="2020-06-16T16:12:00Z">
                <w:pPr/>
              </w:pPrChange>
            </w:pPr>
            <w:del w:id="949" w:author="Lewis Barnett" w:date="2020-06-16T16:09:00Z">
              <w:r w:rsidRPr="006C048B" w:rsidDel="00E36A06">
                <w:rPr>
                  <w:color w:val="000000"/>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6C048B" w:rsidDel="00E36A06" w:rsidRDefault="00BB5186">
            <w:pPr>
              <w:spacing w:line="480" w:lineRule="auto"/>
              <w:rPr>
                <w:del w:id="950" w:author="Lewis Barnett" w:date="2020-06-16T16:09:00Z"/>
                <w:i/>
                <w:color w:val="000000"/>
              </w:rPr>
              <w:pPrChange w:id="951" w:author="Lewis Barnett" w:date="2020-06-16T16:12:00Z">
                <w:pPr/>
              </w:pPrChange>
            </w:pPr>
            <w:del w:id="952" w:author="Lewis Barnett" w:date="2020-06-16T16:09:00Z">
              <w:r w:rsidRPr="006C048B" w:rsidDel="00E36A06">
                <w:rPr>
                  <w:i/>
                  <w:color w:val="000000"/>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6C048B" w:rsidDel="00E36A06" w:rsidRDefault="00DC32E2">
            <w:pPr>
              <w:spacing w:line="480" w:lineRule="auto"/>
              <w:rPr>
                <w:del w:id="953" w:author="Lewis Barnett" w:date="2020-06-16T16:09:00Z"/>
                <w:color w:val="000000"/>
              </w:rPr>
              <w:pPrChange w:id="954" w:author="Lewis Barnett" w:date="2020-06-16T16:12:00Z">
                <w:pPr>
                  <w:jc w:val="center"/>
                </w:pPr>
              </w:pPrChange>
            </w:pPr>
            <w:del w:id="955" w:author="Lewis Barnett" w:date="2020-06-16T16:09:00Z">
              <w:r w:rsidRPr="006C048B" w:rsidDel="00E36A06">
                <w:rPr>
                  <w:color w:val="000000"/>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6C048B" w:rsidDel="00E36A06" w:rsidRDefault="00DC32E2">
            <w:pPr>
              <w:spacing w:line="480" w:lineRule="auto"/>
              <w:rPr>
                <w:del w:id="956" w:author="Lewis Barnett" w:date="2020-06-16T16:09:00Z"/>
                <w:color w:val="000000"/>
              </w:rPr>
              <w:pPrChange w:id="957" w:author="Lewis Barnett" w:date="2020-06-16T16:12:00Z">
                <w:pPr>
                  <w:jc w:val="center"/>
                </w:pPr>
              </w:pPrChange>
            </w:pPr>
            <w:del w:id="958" w:author="Lewis Barnett" w:date="2020-06-16T16:09:00Z">
              <w:r w:rsidRPr="006C048B" w:rsidDel="00E36A06">
                <w:rPr>
                  <w:color w:val="000000"/>
                </w:rPr>
                <w:delText>1011.33</w:delText>
              </w:r>
            </w:del>
          </w:p>
        </w:tc>
      </w:tr>
      <w:tr w:rsidR="00DC32E2" w:rsidRPr="006C048B" w:rsidDel="00E36A06" w14:paraId="1D32F9F5" w14:textId="4AE464CA" w:rsidTr="006C048B">
        <w:trPr>
          <w:trHeight w:val="320"/>
          <w:del w:id="95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6C048B" w:rsidDel="00E36A06" w:rsidRDefault="00DC32E2">
            <w:pPr>
              <w:spacing w:line="480" w:lineRule="auto"/>
              <w:rPr>
                <w:del w:id="960" w:author="Lewis Barnett" w:date="2020-06-16T16:09:00Z"/>
                <w:color w:val="000000"/>
              </w:rPr>
              <w:pPrChange w:id="961" w:author="Lewis Barnett" w:date="2020-06-16T16:12:00Z">
                <w:pPr/>
              </w:pPrChange>
            </w:pPr>
            <w:del w:id="962" w:author="Lewis Barnett" w:date="2020-06-16T16:09:00Z">
              <w:r w:rsidRPr="006C048B" w:rsidDel="00E36A06">
                <w:rPr>
                  <w:color w:val="000000"/>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6C048B" w:rsidDel="00E36A06" w:rsidRDefault="00BB5186">
            <w:pPr>
              <w:spacing w:line="480" w:lineRule="auto"/>
              <w:rPr>
                <w:del w:id="963" w:author="Lewis Barnett" w:date="2020-06-16T16:09:00Z"/>
                <w:i/>
                <w:color w:val="000000"/>
              </w:rPr>
              <w:pPrChange w:id="964" w:author="Lewis Barnett" w:date="2020-06-16T16:12:00Z">
                <w:pPr/>
              </w:pPrChange>
            </w:pPr>
            <w:del w:id="965" w:author="Lewis Barnett" w:date="2020-06-16T16:09:00Z">
              <w:r w:rsidRPr="006C048B" w:rsidDel="00E36A06">
                <w:rPr>
                  <w:i/>
                  <w:color w:val="000000"/>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6C048B" w:rsidDel="00E36A06" w:rsidRDefault="00DC32E2">
            <w:pPr>
              <w:spacing w:line="480" w:lineRule="auto"/>
              <w:rPr>
                <w:del w:id="966" w:author="Lewis Barnett" w:date="2020-06-16T16:09:00Z"/>
                <w:color w:val="000000"/>
              </w:rPr>
              <w:pPrChange w:id="967" w:author="Lewis Barnett" w:date="2020-06-16T16:12:00Z">
                <w:pPr>
                  <w:jc w:val="center"/>
                </w:pPr>
              </w:pPrChange>
            </w:pPr>
            <w:del w:id="968" w:author="Lewis Barnett" w:date="2020-06-16T16:09:00Z">
              <w:r w:rsidRPr="006C048B" w:rsidDel="00E36A06">
                <w:rPr>
                  <w:color w:val="000000"/>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6C048B" w:rsidDel="00E36A06" w:rsidRDefault="00DC32E2">
            <w:pPr>
              <w:spacing w:line="480" w:lineRule="auto"/>
              <w:rPr>
                <w:del w:id="969" w:author="Lewis Barnett" w:date="2020-06-16T16:09:00Z"/>
                <w:color w:val="000000"/>
              </w:rPr>
              <w:pPrChange w:id="970" w:author="Lewis Barnett" w:date="2020-06-16T16:12:00Z">
                <w:pPr>
                  <w:jc w:val="center"/>
                </w:pPr>
              </w:pPrChange>
            </w:pPr>
            <w:del w:id="971" w:author="Lewis Barnett" w:date="2020-06-16T16:09:00Z">
              <w:r w:rsidRPr="006C048B" w:rsidDel="00E36A06">
                <w:rPr>
                  <w:color w:val="000000"/>
                </w:rPr>
                <w:delText>1191.93</w:delText>
              </w:r>
            </w:del>
          </w:p>
        </w:tc>
      </w:tr>
      <w:tr w:rsidR="00DC32E2" w:rsidRPr="006C048B" w:rsidDel="00E36A06" w14:paraId="4FB6D585" w14:textId="1DF467AC" w:rsidTr="006C048B">
        <w:trPr>
          <w:trHeight w:val="320"/>
          <w:del w:id="97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6C048B" w:rsidDel="00E36A06" w:rsidRDefault="00DC32E2">
            <w:pPr>
              <w:spacing w:line="480" w:lineRule="auto"/>
              <w:rPr>
                <w:del w:id="973" w:author="Lewis Barnett" w:date="2020-06-16T16:09:00Z"/>
                <w:color w:val="000000"/>
              </w:rPr>
              <w:pPrChange w:id="974" w:author="Lewis Barnett" w:date="2020-06-16T16:12:00Z">
                <w:pPr/>
              </w:pPrChange>
            </w:pPr>
            <w:del w:id="975" w:author="Lewis Barnett" w:date="2020-06-16T16:09:00Z">
              <w:r w:rsidRPr="006C048B" w:rsidDel="00E36A06">
                <w:rPr>
                  <w:color w:val="000000"/>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6C048B" w:rsidDel="00E36A06" w:rsidRDefault="00BB5186">
            <w:pPr>
              <w:spacing w:line="480" w:lineRule="auto"/>
              <w:rPr>
                <w:del w:id="976" w:author="Lewis Barnett" w:date="2020-06-16T16:09:00Z"/>
                <w:i/>
                <w:color w:val="000000"/>
              </w:rPr>
              <w:pPrChange w:id="977" w:author="Lewis Barnett" w:date="2020-06-16T16:12:00Z">
                <w:pPr/>
              </w:pPrChange>
            </w:pPr>
            <w:del w:id="978" w:author="Lewis Barnett" w:date="2020-06-16T16:09:00Z">
              <w:r w:rsidRPr="006C048B" w:rsidDel="00E36A06">
                <w:rPr>
                  <w:i/>
                  <w:color w:val="000000"/>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6C048B" w:rsidDel="00E36A06" w:rsidRDefault="00DC32E2">
            <w:pPr>
              <w:spacing w:line="480" w:lineRule="auto"/>
              <w:rPr>
                <w:del w:id="979" w:author="Lewis Barnett" w:date="2020-06-16T16:09:00Z"/>
                <w:color w:val="000000"/>
              </w:rPr>
              <w:pPrChange w:id="980" w:author="Lewis Barnett" w:date="2020-06-16T16:12:00Z">
                <w:pPr>
                  <w:jc w:val="center"/>
                </w:pPr>
              </w:pPrChange>
            </w:pPr>
            <w:del w:id="981" w:author="Lewis Barnett" w:date="2020-06-16T16:09:00Z">
              <w:r w:rsidRPr="006C048B" w:rsidDel="00E36A06">
                <w:rPr>
                  <w:color w:val="000000"/>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6C048B" w:rsidDel="00E36A06" w:rsidRDefault="00DC32E2">
            <w:pPr>
              <w:spacing w:line="480" w:lineRule="auto"/>
              <w:rPr>
                <w:del w:id="982" w:author="Lewis Barnett" w:date="2020-06-16T16:09:00Z"/>
                <w:color w:val="000000"/>
              </w:rPr>
              <w:pPrChange w:id="983" w:author="Lewis Barnett" w:date="2020-06-16T16:12:00Z">
                <w:pPr>
                  <w:jc w:val="center"/>
                </w:pPr>
              </w:pPrChange>
            </w:pPr>
            <w:del w:id="984" w:author="Lewis Barnett" w:date="2020-06-16T16:09:00Z">
              <w:r w:rsidRPr="006C048B" w:rsidDel="00E36A06">
                <w:rPr>
                  <w:color w:val="000000"/>
                </w:rPr>
                <w:delText>690.99</w:delText>
              </w:r>
            </w:del>
          </w:p>
        </w:tc>
      </w:tr>
      <w:tr w:rsidR="00DC32E2" w:rsidRPr="006C048B" w:rsidDel="00E36A06" w14:paraId="265C6A95" w14:textId="0B04324A" w:rsidTr="006C048B">
        <w:trPr>
          <w:trHeight w:val="320"/>
          <w:del w:id="98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6C048B" w:rsidDel="00E36A06" w:rsidRDefault="00BB5186">
            <w:pPr>
              <w:spacing w:line="480" w:lineRule="auto"/>
              <w:rPr>
                <w:del w:id="986" w:author="Lewis Barnett" w:date="2020-06-16T16:09:00Z"/>
                <w:color w:val="000000"/>
              </w:rPr>
              <w:pPrChange w:id="987" w:author="Lewis Barnett" w:date="2020-06-16T16:12:00Z">
                <w:pPr/>
              </w:pPrChange>
            </w:pPr>
            <w:del w:id="988" w:author="Lewis Barnett" w:date="2020-06-16T16:09:00Z">
              <w:r w:rsidRPr="006C048B" w:rsidDel="00E36A06">
                <w:rPr>
                  <w:color w:val="000000"/>
                </w:rPr>
                <w:delText xml:space="preserve">North Pacific </w:delText>
              </w:r>
              <w:r w:rsidR="00DC32E2" w:rsidRPr="006C048B" w:rsidDel="00E36A06">
                <w:rPr>
                  <w:color w:val="000000"/>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6C048B" w:rsidDel="00E36A06" w:rsidRDefault="00BB5186">
            <w:pPr>
              <w:spacing w:line="480" w:lineRule="auto"/>
              <w:rPr>
                <w:del w:id="989" w:author="Lewis Barnett" w:date="2020-06-16T16:09:00Z"/>
                <w:i/>
                <w:color w:val="000000"/>
              </w:rPr>
              <w:pPrChange w:id="990" w:author="Lewis Barnett" w:date="2020-06-16T16:12:00Z">
                <w:pPr/>
              </w:pPrChange>
            </w:pPr>
            <w:del w:id="991" w:author="Lewis Barnett" w:date="2020-06-16T16:09:00Z">
              <w:r w:rsidRPr="006C048B" w:rsidDel="00E36A06">
                <w:rPr>
                  <w:i/>
                  <w:color w:val="000000"/>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6C048B" w:rsidDel="00E36A06" w:rsidRDefault="00DC32E2">
            <w:pPr>
              <w:spacing w:line="480" w:lineRule="auto"/>
              <w:rPr>
                <w:del w:id="992" w:author="Lewis Barnett" w:date="2020-06-16T16:09:00Z"/>
                <w:color w:val="000000"/>
              </w:rPr>
              <w:pPrChange w:id="993" w:author="Lewis Barnett" w:date="2020-06-16T16:12:00Z">
                <w:pPr>
                  <w:jc w:val="center"/>
                </w:pPr>
              </w:pPrChange>
            </w:pPr>
            <w:del w:id="994" w:author="Lewis Barnett" w:date="2020-06-16T16:09:00Z">
              <w:r w:rsidRPr="006C048B" w:rsidDel="00E36A06">
                <w:rPr>
                  <w:color w:val="000000"/>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6C048B" w:rsidDel="00E36A06" w:rsidRDefault="00DC32E2">
            <w:pPr>
              <w:spacing w:line="480" w:lineRule="auto"/>
              <w:rPr>
                <w:del w:id="995" w:author="Lewis Barnett" w:date="2020-06-16T16:09:00Z"/>
                <w:color w:val="000000"/>
              </w:rPr>
              <w:pPrChange w:id="996" w:author="Lewis Barnett" w:date="2020-06-16T16:12:00Z">
                <w:pPr>
                  <w:jc w:val="center"/>
                </w:pPr>
              </w:pPrChange>
            </w:pPr>
            <w:del w:id="997" w:author="Lewis Barnett" w:date="2020-06-16T16:09:00Z">
              <w:r w:rsidRPr="006C048B" w:rsidDel="00E36A06">
                <w:rPr>
                  <w:color w:val="000000"/>
                </w:rPr>
                <w:delText>2819.21</w:delText>
              </w:r>
            </w:del>
          </w:p>
        </w:tc>
      </w:tr>
      <w:tr w:rsidR="00DC32E2" w:rsidRPr="006C048B" w:rsidDel="00E36A06" w14:paraId="3BECE681" w14:textId="7F703D97" w:rsidTr="006C048B">
        <w:trPr>
          <w:trHeight w:val="320"/>
          <w:del w:id="99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6C048B" w:rsidDel="00E36A06" w:rsidRDefault="00DC32E2">
            <w:pPr>
              <w:spacing w:line="480" w:lineRule="auto"/>
              <w:rPr>
                <w:del w:id="999" w:author="Lewis Barnett" w:date="2020-06-16T16:09:00Z"/>
                <w:color w:val="000000"/>
              </w:rPr>
              <w:pPrChange w:id="1000" w:author="Lewis Barnett" w:date="2020-06-16T16:12:00Z">
                <w:pPr/>
              </w:pPrChange>
            </w:pPr>
            <w:del w:id="1001" w:author="Lewis Barnett" w:date="2020-06-16T16:09:00Z">
              <w:r w:rsidRPr="006C048B" w:rsidDel="00E36A06">
                <w:rPr>
                  <w:color w:val="000000"/>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6C048B" w:rsidDel="00E36A06" w:rsidRDefault="00BB5186">
            <w:pPr>
              <w:spacing w:line="480" w:lineRule="auto"/>
              <w:rPr>
                <w:del w:id="1002" w:author="Lewis Barnett" w:date="2020-06-16T16:09:00Z"/>
                <w:i/>
                <w:color w:val="000000"/>
              </w:rPr>
              <w:pPrChange w:id="1003" w:author="Lewis Barnett" w:date="2020-06-16T16:12:00Z">
                <w:pPr/>
              </w:pPrChange>
            </w:pPr>
            <w:del w:id="1004" w:author="Lewis Barnett" w:date="2020-06-16T16:09:00Z">
              <w:r w:rsidRPr="006C048B" w:rsidDel="00E36A06">
                <w:rPr>
                  <w:i/>
                  <w:color w:val="000000"/>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6C048B" w:rsidDel="00E36A06" w:rsidRDefault="00DC32E2">
            <w:pPr>
              <w:spacing w:line="480" w:lineRule="auto"/>
              <w:rPr>
                <w:del w:id="1005" w:author="Lewis Barnett" w:date="2020-06-16T16:09:00Z"/>
                <w:color w:val="000000"/>
              </w:rPr>
              <w:pPrChange w:id="1006" w:author="Lewis Barnett" w:date="2020-06-16T16:12:00Z">
                <w:pPr>
                  <w:jc w:val="center"/>
                </w:pPr>
              </w:pPrChange>
            </w:pPr>
            <w:del w:id="1007" w:author="Lewis Barnett" w:date="2020-06-16T16:09:00Z">
              <w:r w:rsidRPr="006C048B" w:rsidDel="00E36A06">
                <w:rPr>
                  <w:color w:val="000000"/>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6C048B" w:rsidDel="00E36A06" w:rsidRDefault="00DC32E2">
            <w:pPr>
              <w:spacing w:line="480" w:lineRule="auto"/>
              <w:rPr>
                <w:del w:id="1008" w:author="Lewis Barnett" w:date="2020-06-16T16:09:00Z"/>
                <w:color w:val="000000"/>
              </w:rPr>
              <w:pPrChange w:id="1009" w:author="Lewis Barnett" w:date="2020-06-16T16:12:00Z">
                <w:pPr>
                  <w:jc w:val="center"/>
                </w:pPr>
              </w:pPrChange>
            </w:pPr>
            <w:del w:id="1010" w:author="Lewis Barnett" w:date="2020-06-16T16:09:00Z">
              <w:r w:rsidRPr="006C048B" w:rsidDel="00E36A06">
                <w:rPr>
                  <w:color w:val="000000"/>
                </w:rPr>
                <w:delText>2619.62</w:delText>
              </w:r>
            </w:del>
          </w:p>
        </w:tc>
      </w:tr>
      <w:tr w:rsidR="00DC32E2" w:rsidRPr="006C048B" w:rsidDel="00E36A06" w14:paraId="65BF7AE4" w14:textId="0ACCD1C4" w:rsidTr="006C048B">
        <w:trPr>
          <w:trHeight w:val="320"/>
          <w:del w:id="101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6C048B" w:rsidDel="00E36A06" w:rsidRDefault="00DC32E2">
            <w:pPr>
              <w:spacing w:line="480" w:lineRule="auto"/>
              <w:rPr>
                <w:del w:id="1012" w:author="Lewis Barnett" w:date="2020-06-16T16:09:00Z"/>
                <w:color w:val="000000"/>
              </w:rPr>
              <w:pPrChange w:id="1013" w:author="Lewis Barnett" w:date="2020-06-16T16:12:00Z">
                <w:pPr/>
              </w:pPrChange>
            </w:pPr>
            <w:del w:id="1014" w:author="Lewis Barnett" w:date="2020-06-16T16:09:00Z">
              <w:r w:rsidRPr="006C048B" w:rsidDel="00E36A06">
                <w:rPr>
                  <w:color w:val="000000"/>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6C048B" w:rsidDel="00E36A06" w:rsidRDefault="00BB5186">
            <w:pPr>
              <w:spacing w:line="480" w:lineRule="auto"/>
              <w:rPr>
                <w:del w:id="1015" w:author="Lewis Barnett" w:date="2020-06-16T16:09:00Z"/>
                <w:i/>
                <w:color w:val="000000"/>
              </w:rPr>
              <w:pPrChange w:id="1016" w:author="Lewis Barnett" w:date="2020-06-16T16:12:00Z">
                <w:pPr/>
              </w:pPrChange>
            </w:pPr>
            <w:del w:id="1017" w:author="Lewis Barnett" w:date="2020-06-16T16:09:00Z">
              <w:r w:rsidRPr="006C048B" w:rsidDel="00E36A06">
                <w:rPr>
                  <w:i/>
                  <w:color w:val="000000"/>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6C048B" w:rsidDel="00E36A06" w:rsidRDefault="00DC32E2">
            <w:pPr>
              <w:spacing w:line="480" w:lineRule="auto"/>
              <w:rPr>
                <w:del w:id="1018" w:author="Lewis Barnett" w:date="2020-06-16T16:09:00Z"/>
                <w:color w:val="000000"/>
              </w:rPr>
              <w:pPrChange w:id="1019" w:author="Lewis Barnett" w:date="2020-06-16T16:12:00Z">
                <w:pPr>
                  <w:jc w:val="center"/>
                </w:pPr>
              </w:pPrChange>
            </w:pPr>
            <w:del w:id="1020" w:author="Lewis Barnett" w:date="2020-06-16T16:09:00Z">
              <w:r w:rsidRPr="006C048B" w:rsidDel="00E36A06">
                <w:rPr>
                  <w:color w:val="000000"/>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6C048B" w:rsidDel="00E36A06" w:rsidRDefault="00DC32E2">
            <w:pPr>
              <w:spacing w:line="480" w:lineRule="auto"/>
              <w:rPr>
                <w:del w:id="1021" w:author="Lewis Barnett" w:date="2020-06-16T16:09:00Z"/>
                <w:color w:val="000000"/>
              </w:rPr>
              <w:pPrChange w:id="1022" w:author="Lewis Barnett" w:date="2020-06-16T16:12:00Z">
                <w:pPr>
                  <w:jc w:val="center"/>
                </w:pPr>
              </w:pPrChange>
            </w:pPr>
            <w:del w:id="1023" w:author="Lewis Barnett" w:date="2020-06-16T16:09:00Z">
              <w:r w:rsidRPr="006C048B" w:rsidDel="00E36A06">
                <w:rPr>
                  <w:color w:val="000000"/>
                </w:rPr>
                <w:delText>617.10</w:delText>
              </w:r>
            </w:del>
          </w:p>
        </w:tc>
      </w:tr>
      <w:tr w:rsidR="00DC32E2" w:rsidRPr="006C048B" w:rsidDel="00E36A06" w14:paraId="4329EA11" w14:textId="4FD76CF3" w:rsidTr="006C048B">
        <w:trPr>
          <w:trHeight w:val="320"/>
          <w:del w:id="102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6C048B" w:rsidDel="00E36A06" w:rsidRDefault="00DC32E2">
            <w:pPr>
              <w:spacing w:line="480" w:lineRule="auto"/>
              <w:rPr>
                <w:del w:id="1025" w:author="Lewis Barnett" w:date="2020-06-16T16:09:00Z"/>
                <w:color w:val="000000"/>
              </w:rPr>
              <w:pPrChange w:id="1026" w:author="Lewis Barnett" w:date="2020-06-16T16:12:00Z">
                <w:pPr/>
              </w:pPrChange>
            </w:pPr>
            <w:del w:id="1027" w:author="Lewis Barnett" w:date="2020-06-16T16:09:00Z">
              <w:r w:rsidRPr="006C048B" w:rsidDel="00E36A06">
                <w:rPr>
                  <w:color w:val="000000"/>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6C048B" w:rsidDel="00E36A06" w:rsidRDefault="00BB5186">
            <w:pPr>
              <w:spacing w:line="480" w:lineRule="auto"/>
              <w:rPr>
                <w:del w:id="1028" w:author="Lewis Barnett" w:date="2020-06-16T16:09:00Z"/>
                <w:i/>
                <w:color w:val="000000"/>
              </w:rPr>
              <w:pPrChange w:id="1029" w:author="Lewis Barnett" w:date="2020-06-16T16:12:00Z">
                <w:pPr/>
              </w:pPrChange>
            </w:pPr>
            <w:del w:id="1030" w:author="Lewis Barnett" w:date="2020-06-16T16:09:00Z">
              <w:r w:rsidRPr="006C048B" w:rsidDel="00E36A06">
                <w:rPr>
                  <w:i/>
                  <w:color w:val="000000"/>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6C048B" w:rsidDel="00E36A06" w:rsidRDefault="00DC32E2">
            <w:pPr>
              <w:spacing w:line="480" w:lineRule="auto"/>
              <w:rPr>
                <w:del w:id="1031" w:author="Lewis Barnett" w:date="2020-06-16T16:09:00Z"/>
                <w:color w:val="000000"/>
              </w:rPr>
              <w:pPrChange w:id="1032" w:author="Lewis Barnett" w:date="2020-06-16T16:12:00Z">
                <w:pPr>
                  <w:jc w:val="center"/>
                </w:pPr>
              </w:pPrChange>
            </w:pPr>
            <w:del w:id="1033" w:author="Lewis Barnett" w:date="2020-06-16T16:09:00Z">
              <w:r w:rsidRPr="006C048B" w:rsidDel="00E36A06">
                <w:rPr>
                  <w:color w:val="000000"/>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6C048B" w:rsidDel="00E36A06" w:rsidRDefault="00DC32E2">
            <w:pPr>
              <w:spacing w:line="480" w:lineRule="auto"/>
              <w:rPr>
                <w:del w:id="1034" w:author="Lewis Barnett" w:date="2020-06-16T16:09:00Z"/>
                <w:color w:val="000000"/>
              </w:rPr>
              <w:pPrChange w:id="1035" w:author="Lewis Barnett" w:date="2020-06-16T16:12:00Z">
                <w:pPr>
                  <w:jc w:val="center"/>
                </w:pPr>
              </w:pPrChange>
            </w:pPr>
            <w:del w:id="1036" w:author="Lewis Barnett" w:date="2020-06-16T16:09:00Z">
              <w:r w:rsidRPr="006C048B" w:rsidDel="00E36A06">
                <w:rPr>
                  <w:color w:val="000000"/>
                </w:rPr>
                <w:delText>1846.20</w:delText>
              </w:r>
            </w:del>
          </w:p>
        </w:tc>
      </w:tr>
    </w:tbl>
    <w:p w14:paraId="5EE470E4" w14:textId="2B2F6904" w:rsidR="00344523" w:rsidDel="00E36A06" w:rsidRDefault="00344523">
      <w:pPr>
        <w:spacing w:line="480" w:lineRule="auto"/>
        <w:rPr>
          <w:del w:id="1037" w:author="Lewis Barnett" w:date="2020-06-16T16:09:00Z"/>
        </w:rPr>
        <w:pPrChange w:id="1038" w:author="Lewis Barnett" w:date="2020-06-16T16:12:00Z">
          <w:pPr>
            <w:spacing w:after="160" w:line="480" w:lineRule="auto"/>
          </w:pPr>
        </w:pPrChange>
      </w:pPr>
      <w:del w:id="1039" w:author="Lewis Barnett" w:date="2020-06-16T16:09:00Z">
        <w:r w:rsidDel="00E36A06">
          <w:delText xml:space="preserve">Table </w:delText>
        </w:r>
        <w:r w:rsidR="0046021E" w:rsidDel="00E36A06">
          <w:delText>S3</w:delText>
        </w:r>
        <w:r w:rsidDel="00E36A06">
          <w:delText xml:space="preserve">. </w:delText>
        </w:r>
        <w:r w:rsidR="0008062F" w:rsidDel="00E36A06">
          <w:delText>Delta</w:delText>
        </w:r>
        <w:r w:rsidR="00FE6373" w:rsidDel="00E36A06">
          <w:delText>-</w:delText>
        </w:r>
        <w:r w:rsidR="0008062F" w:rsidDel="00E36A06">
          <w:delText xml:space="preserve">AIC values comparing </w:delText>
        </w:r>
        <w:r w:rsidR="00584268" w:rsidDel="00E36A06">
          <w:delText>spatial GLMMs with a</w:delText>
        </w:r>
        <w:r w:rsidR="00306407" w:rsidDel="00E36A06">
          <w:delText>nd without an estimated spatial-</w:delText>
        </w:r>
        <w:r w:rsidR="00584268" w:rsidDel="00E36A06">
          <w:delText>trend field</w:delText>
        </w:r>
        <w:r w:rsidR="00113FD2" w:rsidDel="00E36A06">
          <w:delText xml:space="preserve">. </w:delText>
        </w:r>
        <w:r w:rsidR="0008062F" w:rsidDel="00E36A06">
          <w:delText>Delta</w:delText>
        </w:r>
        <w:r w:rsidR="00FE6373" w:rsidDel="00E36A06">
          <w:delText>-</w:delText>
        </w:r>
        <w:r w:rsidR="0008062F" w:rsidDel="00E36A06">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6C5485" w:rsidDel="00E36A06" w14:paraId="59B2E3C4" w14:textId="2A81EEB5" w:rsidTr="00BB5186">
        <w:trPr>
          <w:trHeight w:val="320"/>
          <w:del w:id="1040"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6C048B" w:rsidDel="00E36A06" w:rsidRDefault="00DC32E2">
            <w:pPr>
              <w:spacing w:line="480" w:lineRule="auto"/>
              <w:rPr>
                <w:del w:id="1041" w:author="Lewis Barnett" w:date="2020-06-16T16:09:00Z"/>
                <w:i/>
                <w:color w:val="000000"/>
              </w:rPr>
              <w:pPrChange w:id="1042" w:author="Lewis Barnett" w:date="2020-06-16T16:12:00Z">
                <w:pPr/>
              </w:pPrChange>
            </w:pPr>
            <w:del w:id="1043" w:author="Lewis Barnett" w:date="2020-06-16T16:09:00Z">
              <w:r w:rsidRPr="006C048B" w:rsidDel="00E36A06">
                <w:rPr>
                  <w:i/>
                  <w:color w:val="000000"/>
                </w:rPr>
                <w:delText>Species</w:delText>
              </w:r>
              <w:r w:rsidR="007A4D22" w:rsidRPr="006C048B" w:rsidDel="00E36A06">
                <w:rPr>
                  <w:i/>
                  <w:color w:val="000000"/>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6C048B" w:rsidDel="00E36A06" w:rsidRDefault="00584268">
            <w:pPr>
              <w:spacing w:line="480" w:lineRule="auto"/>
              <w:rPr>
                <w:del w:id="1044" w:author="Lewis Barnett" w:date="2020-06-16T16:09:00Z"/>
                <w:i/>
                <w:color w:val="000000"/>
              </w:rPr>
              <w:pPrChange w:id="1045" w:author="Lewis Barnett" w:date="2020-06-16T16:12:00Z">
                <w:pPr>
                  <w:jc w:val="center"/>
                </w:pPr>
              </w:pPrChange>
            </w:pPr>
            <w:del w:id="1046" w:author="Lewis Barnett" w:date="2020-06-16T16:09:00Z">
              <w:r w:rsidRPr="006C048B" w:rsidDel="00E36A06">
                <w:rPr>
                  <w:i/>
                  <w:color w:val="000000"/>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6C048B" w:rsidDel="00E36A06" w:rsidRDefault="006C5485">
            <w:pPr>
              <w:spacing w:line="480" w:lineRule="auto"/>
              <w:rPr>
                <w:del w:id="1047" w:author="Lewis Barnett" w:date="2020-06-16T16:09:00Z"/>
                <w:i/>
                <w:color w:val="000000"/>
              </w:rPr>
              <w:pPrChange w:id="1048" w:author="Lewis Barnett" w:date="2020-06-16T16:12:00Z">
                <w:pPr>
                  <w:jc w:val="center"/>
                </w:pPr>
              </w:pPrChange>
            </w:pPr>
            <w:del w:id="1049" w:author="Lewis Barnett" w:date="2020-06-16T16:09:00Z">
              <w:r w:rsidRPr="006C048B" w:rsidDel="00E36A06">
                <w:rPr>
                  <w:i/>
                  <w:color w:val="000000"/>
                </w:rPr>
                <w:delText>Spatial trend</w:delText>
              </w:r>
            </w:del>
          </w:p>
        </w:tc>
      </w:tr>
      <w:tr w:rsidR="00584268" w:rsidRPr="006C5485" w:rsidDel="00E36A06" w14:paraId="7C040313" w14:textId="78E30777" w:rsidTr="00BB5186">
        <w:trPr>
          <w:trHeight w:val="320"/>
          <w:del w:id="105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6C048B" w:rsidDel="00E36A06" w:rsidRDefault="00584268">
            <w:pPr>
              <w:spacing w:line="480" w:lineRule="auto"/>
              <w:rPr>
                <w:del w:id="1051" w:author="Lewis Barnett" w:date="2020-06-16T16:09:00Z"/>
                <w:color w:val="000000"/>
              </w:rPr>
              <w:pPrChange w:id="1052" w:author="Lewis Barnett" w:date="2020-06-16T16:12:00Z">
                <w:pPr/>
              </w:pPrChange>
            </w:pPr>
            <w:del w:id="1053" w:author="Lewis Barnett" w:date="2020-06-16T16:09:00Z">
              <w:r w:rsidRPr="006C048B" w:rsidDel="00E36A06">
                <w:rPr>
                  <w:color w:val="000000"/>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6C048B" w:rsidDel="00E36A06" w:rsidRDefault="00584268">
            <w:pPr>
              <w:spacing w:line="480" w:lineRule="auto"/>
              <w:rPr>
                <w:del w:id="1054" w:author="Lewis Barnett" w:date="2020-06-16T16:09:00Z"/>
                <w:color w:val="000000"/>
              </w:rPr>
              <w:pPrChange w:id="1055" w:author="Lewis Barnett" w:date="2020-06-16T16:12:00Z">
                <w:pPr>
                  <w:jc w:val="center"/>
                </w:pPr>
              </w:pPrChange>
            </w:pPr>
            <w:del w:id="1056" w:author="Lewis Barnett" w:date="2020-06-16T16:09:00Z">
              <w:r w:rsidRPr="006C048B" w:rsidDel="00E36A06">
                <w:rPr>
                  <w:color w:val="000000"/>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6C048B" w:rsidDel="00E36A06" w:rsidRDefault="00584268">
            <w:pPr>
              <w:spacing w:line="480" w:lineRule="auto"/>
              <w:rPr>
                <w:del w:id="1057" w:author="Lewis Barnett" w:date="2020-06-16T16:09:00Z"/>
                <w:b/>
                <w:color w:val="000000"/>
              </w:rPr>
              <w:pPrChange w:id="1058" w:author="Lewis Barnett" w:date="2020-06-16T16:12:00Z">
                <w:pPr>
                  <w:jc w:val="center"/>
                </w:pPr>
              </w:pPrChange>
            </w:pPr>
            <w:del w:id="1059" w:author="Lewis Barnett" w:date="2020-06-16T16:09:00Z">
              <w:r w:rsidRPr="006C048B" w:rsidDel="00E36A06">
                <w:rPr>
                  <w:b/>
                  <w:color w:val="000000"/>
                </w:rPr>
                <w:delText>0.00</w:delText>
              </w:r>
            </w:del>
          </w:p>
        </w:tc>
      </w:tr>
      <w:tr w:rsidR="00584268" w:rsidRPr="006C5485" w:rsidDel="00E36A06" w14:paraId="11EB2D36" w14:textId="07AD123E" w:rsidTr="00BB5186">
        <w:trPr>
          <w:trHeight w:val="320"/>
          <w:del w:id="106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6C048B" w:rsidDel="00E36A06" w:rsidRDefault="00584268">
            <w:pPr>
              <w:spacing w:line="480" w:lineRule="auto"/>
              <w:rPr>
                <w:del w:id="1061" w:author="Lewis Barnett" w:date="2020-06-16T16:09:00Z"/>
                <w:color w:val="000000"/>
              </w:rPr>
              <w:pPrChange w:id="1062" w:author="Lewis Barnett" w:date="2020-06-16T16:12:00Z">
                <w:pPr/>
              </w:pPrChange>
            </w:pPr>
            <w:del w:id="1063" w:author="Lewis Barnett" w:date="2020-06-16T16:09:00Z">
              <w:r w:rsidRPr="006C048B" w:rsidDel="00E36A06">
                <w:rPr>
                  <w:color w:val="000000"/>
                </w:rPr>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6C048B" w:rsidDel="00E36A06" w:rsidRDefault="00584268">
            <w:pPr>
              <w:spacing w:line="480" w:lineRule="auto"/>
              <w:rPr>
                <w:del w:id="1064" w:author="Lewis Barnett" w:date="2020-06-16T16:09:00Z"/>
                <w:b/>
                <w:color w:val="000000"/>
              </w:rPr>
              <w:pPrChange w:id="1065" w:author="Lewis Barnett" w:date="2020-06-16T16:12:00Z">
                <w:pPr>
                  <w:jc w:val="center"/>
                </w:pPr>
              </w:pPrChange>
            </w:pPr>
            <w:del w:id="1066"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6C048B" w:rsidDel="00E36A06" w:rsidRDefault="00584268">
            <w:pPr>
              <w:spacing w:line="480" w:lineRule="auto"/>
              <w:rPr>
                <w:del w:id="1067" w:author="Lewis Barnett" w:date="2020-06-16T16:09:00Z"/>
                <w:color w:val="000000"/>
              </w:rPr>
              <w:pPrChange w:id="1068" w:author="Lewis Barnett" w:date="2020-06-16T16:12:00Z">
                <w:pPr>
                  <w:jc w:val="center"/>
                </w:pPr>
              </w:pPrChange>
            </w:pPr>
            <w:del w:id="1069" w:author="Lewis Barnett" w:date="2020-06-16T16:09:00Z">
              <w:r w:rsidRPr="006C048B" w:rsidDel="00E36A06">
                <w:rPr>
                  <w:color w:val="000000"/>
                </w:rPr>
                <w:delText>0.81</w:delText>
              </w:r>
            </w:del>
          </w:p>
        </w:tc>
      </w:tr>
      <w:tr w:rsidR="00584268" w:rsidRPr="006C5485" w:rsidDel="00E36A06" w14:paraId="11A04116" w14:textId="66E1C90A" w:rsidTr="00BB5186">
        <w:trPr>
          <w:trHeight w:val="320"/>
          <w:del w:id="107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6C048B" w:rsidDel="00E36A06" w:rsidRDefault="00584268">
            <w:pPr>
              <w:spacing w:line="480" w:lineRule="auto"/>
              <w:rPr>
                <w:del w:id="1071" w:author="Lewis Barnett" w:date="2020-06-16T16:09:00Z"/>
                <w:color w:val="000000"/>
              </w:rPr>
              <w:pPrChange w:id="1072" w:author="Lewis Barnett" w:date="2020-06-16T16:12:00Z">
                <w:pPr/>
              </w:pPrChange>
            </w:pPr>
            <w:del w:id="1073" w:author="Lewis Barnett" w:date="2020-06-16T16:09:00Z">
              <w:r w:rsidRPr="006C048B" w:rsidDel="00E36A06">
                <w:rPr>
                  <w:color w:val="000000"/>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6C048B" w:rsidDel="00E36A06" w:rsidRDefault="00584268">
            <w:pPr>
              <w:spacing w:line="480" w:lineRule="auto"/>
              <w:rPr>
                <w:del w:id="1074" w:author="Lewis Barnett" w:date="2020-06-16T16:09:00Z"/>
                <w:color w:val="000000"/>
              </w:rPr>
              <w:pPrChange w:id="1075" w:author="Lewis Barnett" w:date="2020-06-16T16:12:00Z">
                <w:pPr>
                  <w:jc w:val="center"/>
                </w:pPr>
              </w:pPrChange>
            </w:pPr>
            <w:del w:id="1076" w:author="Lewis Barnett" w:date="2020-06-16T16:09:00Z">
              <w:r w:rsidRPr="006C048B" w:rsidDel="00E36A06">
                <w:rPr>
                  <w:color w:val="000000"/>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6C048B" w:rsidDel="00E36A06" w:rsidRDefault="00584268">
            <w:pPr>
              <w:spacing w:line="480" w:lineRule="auto"/>
              <w:rPr>
                <w:del w:id="1077" w:author="Lewis Barnett" w:date="2020-06-16T16:09:00Z"/>
                <w:b/>
                <w:color w:val="000000"/>
              </w:rPr>
              <w:pPrChange w:id="1078" w:author="Lewis Barnett" w:date="2020-06-16T16:12:00Z">
                <w:pPr>
                  <w:jc w:val="center"/>
                </w:pPr>
              </w:pPrChange>
            </w:pPr>
            <w:del w:id="1079" w:author="Lewis Barnett" w:date="2020-06-16T16:09:00Z">
              <w:r w:rsidRPr="006C048B" w:rsidDel="00E36A06">
                <w:rPr>
                  <w:b/>
                  <w:color w:val="000000"/>
                </w:rPr>
                <w:delText>0.00</w:delText>
              </w:r>
            </w:del>
          </w:p>
        </w:tc>
      </w:tr>
      <w:tr w:rsidR="00584268" w:rsidRPr="006C5485" w:rsidDel="00E36A06" w14:paraId="307EEC24" w14:textId="4FDAD0F1" w:rsidTr="00BB5186">
        <w:trPr>
          <w:trHeight w:val="320"/>
          <w:del w:id="108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6C048B" w:rsidDel="00E36A06" w:rsidRDefault="00584268">
            <w:pPr>
              <w:spacing w:line="480" w:lineRule="auto"/>
              <w:rPr>
                <w:del w:id="1081" w:author="Lewis Barnett" w:date="2020-06-16T16:09:00Z"/>
                <w:color w:val="000000"/>
              </w:rPr>
              <w:pPrChange w:id="1082" w:author="Lewis Barnett" w:date="2020-06-16T16:12:00Z">
                <w:pPr/>
              </w:pPrChange>
            </w:pPr>
            <w:del w:id="1083" w:author="Lewis Barnett" w:date="2020-06-16T16:09:00Z">
              <w:r w:rsidRPr="006C048B" w:rsidDel="00E36A06">
                <w:rPr>
                  <w:color w:val="000000"/>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6C048B" w:rsidDel="00E36A06" w:rsidRDefault="00584268">
            <w:pPr>
              <w:spacing w:line="480" w:lineRule="auto"/>
              <w:rPr>
                <w:del w:id="1084" w:author="Lewis Barnett" w:date="2020-06-16T16:09:00Z"/>
                <w:color w:val="000000"/>
              </w:rPr>
              <w:pPrChange w:id="1085" w:author="Lewis Barnett" w:date="2020-06-16T16:12:00Z">
                <w:pPr>
                  <w:jc w:val="center"/>
                </w:pPr>
              </w:pPrChange>
            </w:pPr>
            <w:del w:id="1086" w:author="Lewis Barnett" w:date="2020-06-16T16:09:00Z">
              <w:r w:rsidRPr="006C048B" w:rsidDel="00E36A06">
                <w:rPr>
                  <w:color w:val="000000"/>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6C048B" w:rsidDel="00E36A06" w:rsidRDefault="00584268">
            <w:pPr>
              <w:spacing w:line="480" w:lineRule="auto"/>
              <w:rPr>
                <w:del w:id="1087" w:author="Lewis Barnett" w:date="2020-06-16T16:09:00Z"/>
                <w:b/>
                <w:color w:val="000000"/>
              </w:rPr>
              <w:pPrChange w:id="1088" w:author="Lewis Barnett" w:date="2020-06-16T16:12:00Z">
                <w:pPr>
                  <w:jc w:val="center"/>
                </w:pPr>
              </w:pPrChange>
            </w:pPr>
            <w:del w:id="1089" w:author="Lewis Barnett" w:date="2020-06-16T16:09:00Z">
              <w:r w:rsidRPr="006C048B" w:rsidDel="00E36A06">
                <w:rPr>
                  <w:b/>
                  <w:color w:val="000000"/>
                </w:rPr>
                <w:delText>0.00</w:delText>
              </w:r>
            </w:del>
          </w:p>
        </w:tc>
      </w:tr>
      <w:tr w:rsidR="00584268" w:rsidRPr="006C5485" w:rsidDel="00E36A06" w14:paraId="512E54B3" w14:textId="18F0526B" w:rsidTr="00BB5186">
        <w:trPr>
          <w:trHeight w:val="320"/>
          <w:del w:id="109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6C048B" w:rsidDel="00E36A06" w:rsidRDefault="00584268">
            <w:pPr>
              <w:spacing w:line="480" w:lineRule="auto"/>
              <w:rPr>
                <w:del w:id="1091" w:author="Lewis Barnett" w:date="2020-06-16T16:09:00Z"/>
                <w:color w:val="000000"/>
              </w:rPr>
              <w:pPrChange w:id="1092" w:author="Lewis Barnett" w:date="2020-06-16T16:12:00Z">
                <w:pPr/>
              </w:pPrChange>
            </w:pPr>
            <w:del w:id="1093" w:author="Lewis Barnett" w:date="2020-06-16T16:09:00Z">
              <w:r w:rsidRPr="006C048B" w:rsidDel="00E36A06">
                <w:rPr>
                  <w:color w:val="000000"/>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6C048B" w:rsidDel="00E36A06" w:rsidRDefault="00584268">
            <w:pPr>
              <w:spacing w:line="480" w:lineRule="auto"/>
              <w:rPr>
                <w:del w:id="1094" w:author="Lewis Barnett" w:date="2020-06-16T16:09:00Z"/>
                <w:color w:val="000000"/>
              </w:rPr>
              <w:pPrChange w:id="1095" w:author="Lewis Barnett" w:date="2020-06-16T16:12:00Z">
                <w:pPr>
                  <w:jc w:val="center"/>
                </w:pPr>
              </w:pPrChange>
            </w:pPr>
            <w:del w:id="1096" w:author="Lewis Barnett" w:date="2020-06-16T16:09:00Z">
              <w:r w:rsidRPr="006C048B" w:rsidDel="00E36A06">
                <w:rPr>
                  <w:color w:val="000000"/>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6C048B" w:rsidDel="00E36A06" w:rsidRDefault="00584268">
            <w:pPr>
              <w:spacing w:line="480" w:lineRule="auto"/>
              <w:rPr>
                <w:del w:id="1097" w:author="Lewis Barnett" w:date="2020-06-16T16:09:00Z"/>
                <w:b/>
                <w:color w:val="000000"/>
              </w:rPr>
              <w:pPrChange w:id="1098" w:author="Lewis Barnett" w:date="2020-06-16T16:12:00Z">
                <w:pPr>
                  <w:jc w:val="center"/>
                </w:pPr>
              </w:pPrChange>
            </w:pPr>
            <w:del w:id="1099" w:author="Lewis Barnett" w:date="2020-06-16T16:09:00Z">
              <w:r w:rsidRPr="006C048B" w:rsidDel="00E36A06">
                <w:rPr>
                  <w:b/>
                  <w:color w:val="000000"/>
                </w:rPr>
                <w:delText>0.00</w:delText>
              </w:r>
            </w:del>
          </w:p>
        </w:tc>
      </w:tr>
      <w:tr w:rsidR="00584268" w:rsidRPr="006C5485" w:rsidDel="00E36A06" w14:paraId="4DA3824C" w14:textId="06A2F2C5" w:rsidTr="00BB5186">
        <w:trPr>
          <w:trHeight w:val="320"/>
          <w:del w:id="110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6C048B" w:rsidDel="00E36A06" w:rsidRDefault="00584268">
            <w:pPr>
              <w:spacing w:line="480" w:lineRule="auto"/>
              <w:rPr>
                <w:del w:id="1101" w:author="Lewis Barnett" w:date="2020-06-16T16:09:00Z"/>
                <w:color w:val="000000"/>
              </w:rPr>
              <w:pPrChange w:id="1102" w:author="Lewis Barnett" w:date="2020-06-16T16:12:00Z">
                <w:pPr/>
              </w:pPrChange>
            </w:pPr>
            <w:del w:id="1103" w:author="Lewis Barnett" w:date="2020-06-16T16:09:00Z">
              <w:r w:rsidRPr="006C048B" w:rsidDel="00E36A06">
                <w:rPr>
                  <w:color w:val="000000"/>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6C048B" w:rsidDel="00E36A06" w:rsidRDefault="00584268">
            <w:pPr>
              <w:spacing w:line="480" w:lineRule="auto"/>
              <w:rPr>
                <w:del w:id="1104" w:author="Lewis Barnett" w:date="2020-06-16T16:09:00Z"/>
                <w:color w:val="000000"/>
              </w:rPr>
              <w:pPrChange w:id="1105" w:author="Lewis Barnett" w:date="2020-06-16T16:12:00Z">
                <w:pPr>
                  <w:jc w:val="center"/>
                </w:pPr>
              </w:pPrChange>
            </w:pPr>
            <w:del w:id="1106" w:author="Lewis Barnett" w:date="2020-06-16T16:09:00Z">
              <w:r w:rsidRPr="006C048B" w:rsidDel="00E36A06">
                <w:rPr>
                  <w:color w:val="000000"/>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6C048B" w:rsidDel="00E36A06" w:rsidRDefault="00584268">
            <w:pPr>
              <w:spacing w:line="480" w:lineRule="auto"/>
              <w:rPr>
                <w:del w:id="1107" w:author="Lewis Barnett" w:date="2020-06-16T16:09:00Z"/>
                <w:b/>
                <w:color w:val="000000"/>
              </w:rPr>
              <w:pPrChange w:id="1108" w:author="Lewis Barnett" w:date="2020-06-16T16:12:00Z">
                <w:pPr>
                  <w:jc w:val="center"/>
                </w:pPr>
              </w:pPrChange>
            </w:pPr>
            <w:del w:id="1109" w:author="Lewis Barnett" w:date="2020-06-16T16:09:00Z">
              <w:r w:rsidRPr="006C048B" w:rsidDel="00E36A06">
                <w:rPr>
                  <w:b/>
                  <w:color w:val="000000"/>
                </w:rPr>
                <w:delText>0.00</w:delText>
              </w:r>
            </w:del>
          </w:p>
        </w:tc>
      </w:tr>
      <w:tr w:rsidR="00584268" w:rsidRPr="006C5485" w:rsidDel="00E36A06" w14:paraId="52798A0B" w14:textId="47BC5CCA" w:rsidTr="00BB5186">
        <w:trPr>
          <w:trHeight w:val="320"/>
          <w:del w:id="111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6C048B" w:rsidDel="00E36A06" w:rsidRDefault="00584268">
            <w:pPr>
              <w:spacing w:line="480" w:lineRule="auto"/>
              <w:rPr>
                <w:del w:id="1111" w:author="Lewis Barnett" w:date="2020-06-16T16:09:00Z"/>
                <w:color w:val="000000"/>
              </w:rPr>
              <w:pPrChange w:id="1112" w:author="Lewis Barnett" w:date="2020-06-16T16:12:00Z">
                <w:pPr/>
              </w:pPrChange>
            </w:pPr>
            <w:del w:id="1113" w:author="Lewis Barnett" w:date="2020-06-16T16:09:00Z">
              <w:r w:rsidRPr="006C048B" w:rsidDel="00E36A06">
                <w:rPr>
                  <w:color w:val="000000"/>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6C048B" w:rsidDel="00E36A06" w:rsidRDefault="00584268">
            <w:pPr>
              <w:spacing w:line="480" w:lineRule="auto"/>
              <w:rPr>
                <w:del w:id="1114" w:author="Lewis Barnett" w:date="2020-06-16T16:09:00Z"/>
                <w:color w:val="000000"/>
              </w:rPr>
              <w:pPrChange w:id="1115" w:author="Lewis Barnett" w:date="2020-06-16T16:12:00Z">
                <w:pPr>
                  <w:jc w:val="center"/>
                </w:pPr>
              </w:pPrChange>
            </w:pPr>
            <w:del w:id="1116" w:author="Lewis Barnett" w:date="2020-06-16T16:09:00Z">
              <w:r w:rsidRPr="006C048B" w:rsidDel="00E36A06">
                <w:rPr>
                  <w:color w:val="000000"/>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6C048B" w:rsidDel="00E36A06" w:rsidRDefault="00584268">
            <w:pPr>
              <w:spacing w:line="480" w:lineRule="auto"/>
              <w:rPr>
                <w:del w:id="1117" w:author="Lewis Barnett" w:date="2020-06-16T16:09:00Z"/>
                <w:b/>
                <w:color w:val="000000"/>
              </w:rPr>
              <w:pPrChange w:id="1118" w:author="Lewis Barnett" w:date="2020-06-16T16:12:00Z">
                <w:pPr>
                  <w:jc w:val="center"/>
                </w:pPr>
              </w:pPrChange>
            </w:pPr>
            <w:del w:id="1119" w:author="Lewis Barnett" w:date="2020-06-16T16:09:00Z">
              <w:r w:rsidRPr="006C048B" w:rsidDel="00E36A06">
                <w:rPr>
                  <w:b/>
                  <w:color w:val="000000"/>
                </w:rPr>
                <w:delText>0.00</w:delText>
              </w:r>
            </w:del>
          </w:p>
        </w:tc>
      </w:tr>
      <w:tr w:rsidR="00584268" w:rsidRPr="006C5485" w:rsidDel="00E36A06" w14:paraId="46702774" w14:textId="60D84564" w:rsidTr="00BB5186">
        <w:trPr>
          <w:trHeight w:val="320"/>
          <w:del w:id="112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6C048B" w:rsidDel="00E36A06" w:rsidRDefault="00584268">
            <w:pPr>
              <w:spacing w:line="480" w:lineRule="auto"/>
              <w:rPr>
                <w:del w:id="1121" w:author="Lewis Barnett" w:date="2020-06-16T16:09:00Z"/>
                <w:color w:val="000000"/>
              </w:rPr>
              <w:pPrChange w:id="1122" w:author="Lewis Barnett" w:date="2020-06-16T16:12:00Z">
                <w:pPr/>
              </w:pPrChange>
            </w:pPr>
            <w:del w:id="1123" w:author="Lewis Barnett" w:date="2020-06-16T16:09:00Z">
              <w:r w:rsidRPr="006C048B" w:rsidDel="00E36A06">
                <w:rPr>
                  <w:color w:val="000000"/>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6C048B" w:rsidDel="00E36A06" w:rsidRDefault="00584268">
            <w:pPr>
              <w:spacing w:line="480" w:lineRule="auto"/>
              <w:rPr>
                <w:del w:id="1124" w:author="Lewis Barnett" w:date="2020-06-16T16:09:00Z"/>
                <w:color w:val="000000"/>
              </w:rPr>
              <w:pPrChange w:id="1125" w:author="Lewis Barnett" w:date="2020-06-16T16:12:00Z">
                <w:pPr>
                  <w:jc w:val="center"/>
                </w:pPr>
              </w:pPrChange>
            </w:pPr>
            <w:del w:id="1126" w:author="Lewis Barnett" w:date="2020-06-16T16:09:00Z">
              <w:r w:rsidRPr="006C048B" w:rsidDel="00E36A06">
                <w:rPr>
                  <w:color w:val="000000"/>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6C048B" w:rsidDel="00E36A06" w:rsidRDefault="00584268">
            <w:pPr>
              <w:spacing w:line="480" w:lineRule="auto"/>
              <w:rPr>
                <w:del w:id="1127" w:author="Lewis Barnett" w:date="2020-06-16T16:09:00Z"/>
                <w:b/>
                <w:color w:val="000000"/>
              </w:rPr>
              <w:pPrChange w:id="1128" w:author="Lewis Barnett" w:date="2020-06-16T16:12:00Z">
                <w:pPr>
                  <w:jc w:val="center"/>
                </w:pPr>
              </w:pPrChange>
            </w:pPr>
            <w:del w:id="1129" w:author="Lewis Barnett" w:date="2020-06-16T16:09:00Z">
              <w:r w:rsidRPr="006C048B" w:rsidDel="00E36A06">
                <w:rPr>
                  <w:b/>
                  <w:color w:val="000000"/>
                </w:rPr>
                <w:delText>0.00</w:delText>
              </w:r>
            </w:del>
          </w:p>
        </w:tc>
      </w:tr>
      <w:tr w:rsidR="00584268" w:rsidRPr="006C5485" w:rsidDel="00E36A06" w14:paraId="44EBFFD0" w14:textId="3D1F859E" w:rsidTr="00BB5186">
        <w:trPr>
          <w:trHeight w:val="320"/>
          <w:del w:id="113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6C048B" w:rsidDel="00E36A06" w:rsidRDefault="00584268">
            <w:pPr>
              <w:spacing w:line="480" w:lineRule="auto"/>
              <w:rPr>
                <w:del w:id="1131" w:author="Lewis Barnett" w:date="2020-06-16T16:09:00Z"/>
                <w:color w:val="000000"/>
              </w:rPr>
              <w:pPrChange w:id="1132" w:author="Lewis Barnett" w:date="2020-06-16T16:12:00Z">
                <w:pPr/>
              </w:pPrChange>
            </w:pPr>
            <w:del w:id="1133" w:author="Lewis Barnett" w:date="2020-06-16T16:09:00Z">
              <w:r w:rsidRPr="006C048B" w:rsidDel="00E36A06">
                <w:rPr>
                  <w:color w:val="000000"/>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6C048B" w:rsidDel="00E36A06" w:rsidRDefault="00584268">
            <w:pPr>
              <w:spacing w:line="480" w:lineRule="auto"/>
              <w:rPr>
                <w:del w:id="1134" w:author="Lewis Barnett" w:date="2020-06-16T16:09:00Z"/>
                <w:color w:val="000000"/>
              </w:rPr>
              <w:pPrChange w:id="1135" w:author="Lewis Barnett" w:date="2020-06-16T16:12:00Z">
                <w:pPr>
                  <w:jc w:val="center"/>
                </w:pPr>
              </w:pPrChange>
            </w:pPr>
            <w:del w:id="1136" w:author="Lewis Barnett" w:date="2020-06-16T16:09:00Z">
              <w:r w:rsidRPr="006C048B" w:rsidDel="00E36A06">
                <w:rPr>
                  <w:color w:val="000000"/>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6C048B" w:rsidDel="00E36A06" w:rsidRDefault="00584268">
            <w:pPr>
              <w:spacing w:line="480" w:lineRule="auto"/>
              <w:rPr>
                <w:del w:id="1137" w:author="Lewis Barnett" w:date="2020-06-16T16:09:00Z"/>
                <w:b/>
                <w:color w:val="000000"/>
              </w:rPr>
              <w:pPrChange w:id="1138" w:author="Lewis Barnett" w:date="2020-06-16T16:12:00Z">
                <w:pPr>
                  <w:jc w:val="center"/>
                </w:pPr>
              </w:pPrChange>
            </w:pPr>
            <w:del w:id="1139" w:author="Lewis Barnett" w:date="2020-06-16T16:09:00Z">
              <w:r w:rsidRPr="006C048B" w:rsidDel="00E36A06">
                <w:rPr>
                  <w:b/>
                  <w:color w:val="000000"/>
                </w:rPr>
                <w:delText>0.00</w:delText>
              </w:r>
            </w:del>
          </w:p>
        </w:tc>
      </w:tr>
      <w:tr w:rsidR="00584268" w:rsidRPr="006C5485" w:rsidDel="00E36A06" w14:paraId="0F3671A3" w14:textId="5E81347F" w:rsidTr="00BB5186">
        <w:trPr>
          <w:trHeight w:val="320"/>
          <w:del w:id="114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6C048B" w:rsidDel="00E36A06" w:rsidRDefault="00584268">
            <w:pPr>
              <w:spacing w:line="480" w:lineRule="auto"/>
              <w:rPr>
                <w:del w:id="1141" w:author="Lewis Barnett" w:date="2020-06-16T16:09:00Z"/>
                <w:color w:val="000000"/>
              </w:rPr>
              <w:pPrChange w:id="1142" w:author="Lewis Barnett" w:date="2020-06-16T16:12:00Z">
                <w:pPr/>
              </w:pPrChange>
            </w:pPr>
            <w:del w:id="1143" w:author="Lewis Barnett" w:date="2020-06-16T16:09:00Z">
              <w:r w:rsidRPr="006C048B" w:rsidDel="00E36A06">
                <w:rPr>
                  <w:color w:val="000000"/>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6C048B" w:rsidDel="00E36A06" w:rsidRDefault="00584268">
            <w:pPr>
              <w:spacing w:line="480" w:lineRule="auto"/>
              <w:rPr>
                <w:del w:id="1144" w:author="Lewis Barnett" w:date="2020-06-16T16:09:00Z"/>
                <w:b/>
                <w:color w:val="000000"/>
              </w:rPr>
              <w:pPrChange w:id="1145" w:author="Lewis Barnett" w:date="2020-06-16T16:12:00Z">
                <w:pPr>
                  <w:jc w:val="center"/>
                </w:pPr>
              </w:pPrChange>
            </w:pPr>
            <w:del w:id="1146"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6C048B" w:rsidDel="00E36A06" w:rsidRDefault="00584268">
            <w:pPr>
              <w:spacing w:line="480" w:lineRule="auto"/>
              <w:rPr>
                <w:del w:id="1147" w:author="Lewis Barnett" w:date="2020-06-16T16:09:00Z"/>
                <w:color w:val="000000"/>
              </w:rPr>
              <w:pPrChange w:id="1148" w:author="Lewis Barnett" w:date="2020-06-16T16:12:00Z">
                <w:pPr>
                  <w:jc w:val="center"/>
                </w:pPr>
              </w:pPrChange>
            </w:pPr>
            <w:del w:id="1149" w:author="Lewis Barnett" w:date="2020-06-16T16:09:00Z">
              <w:r w:rsidRPr="006C048B" w:rsidDel="00E36A06">
                <w:rPr>
                  <w:color w:val="000000"/>
                </w:rPr>
                <w:delText>1.90</w:delText>
              </w:r>
            </w:del>
          </w:p>
        </w:tc>
      </w:tr>
      <w:tr w:rsidR="00584268" w:rsidRPr="006C5485" w:rsidDel="00E36A06" w14:paraId="0D914FD7" w14:textId="13A5E49F" w:rsidTr="00BB5186">
        <w:trPr>
          <w:trHeight w:val="320"/>
          <w:del w:id="115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6C048B" w:rsidDel="00E36A06" w:rsidRDefault="00584268">
            <w:pPr>
              <w:spacing w:line="480" w:lineRule="auto"/>
              <w:rPr>
                <w:del w:id="1151" w:author="Lewis Barnett" w:date="2020-06-16T16:09:00Z"/>
                <w:color w:val="000000"/>
              </w:rPr>
              <w:pPrChange w:id="1152" w:author="Lewis Barnett" w:date="2020-06-16T16:12:00Z">
                <w:pPr/>
              </w:pPrChange>
            </w:pPr>
            <w:del w:id="1153" w:author="Lewis Barnett" w:date="2020-06-16T16:09:00Z">
              <w:r w:rsidRPr="006C048B" w:rsidDel="00E36A06">
                <w:rPr>
                  <w:color w:val="000000"/>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6C048B" w:rsidDel="00E36A06" w:rsidRDefault="00584268">
            <w:pPr>
              <w:spacing w:line="480" w:lineRule="auto"/>
              <w:rPr>
                <w:del w:id="1154" w:author="Lewis Barnett" w:date="2020-06-16T16:09:00Z"/>
                <w:color w:val="000000"/>
              </w:rPr>
              <w:pPrChange w:id="1155" w:author="Lewis Barnett" w:date="2020-06-16T16:12:00Z">
                <w:pPr>
                  <w:jc w:val="center"/>
                </w:pPr>
              </w:pPrChange>
            </w:pPr>
            <w:del w:id="1156" w:author="Lewis Barnett" w:date="2020-06-16T16:09:00Z">
              <w:r w:rsidRPr="006C048B" w:rsidDel="00E36A06">
                <w:rPr>
                  <w:color w:val="000000"/>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6C048B" w:rsidDel="00E36A06" w:rsidRDefault="00584268">
            <w:pPr>
              <w:spacing w:line="480" w:lineRule="auto"/>
              <w:rPr>
                <w:del w:id="1157" w:author="Lewis Barnett" w:date="2020-06-16T16:09:00Z"/>
                <w:b/>
                <w:color w:val="000000"/>
              </w:rPr>
              <w:pPrChange w:id="1158" w:author="Lewis Barnett" w:date="2020-06-16T16:12:00Z">
                <w:pPr>
                  <w:jc w:val="center"/>
                </w:pPr>
              </w:pPrChange>
            </w:pPr>
            <w:del w:id="1159" w:author="Lewis Barnett" w:date="2020-06-16T16:09:00Z">
              <w:r w:rsidRPr="006C048B" w:rsidDel="00E36A06">
                <w:rPr>
                  <w:b/>
                  <w:color w:val="000000"/>
                </w:rPr>
                <w:delText>0.00</w:delText>
              </w:r>
            </w:del>
          </w:p>
        </w:tc>
      </w:tr>
      <w:tr w:rsidR="00584268" w:rsidRPr="006C5485" w:rsidDel="00E36A06" w14:paraId="2A16F8CA" w14:textId="6EF35AC2" w:rsidTr="00BB5186">
        <w:trPr>
          <w:trHeight w:val="320"/>
          <w:del w:id="116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6C048B" w:rsidDel="00E36A06" w:rsidRDefault="00584268">
            <w:pPr>
              <w:spacing w:line="480" w:lineRule="auto"/>
              <w:rPr>
                <w:del w:id="1161" w:author="Lewis Barnett" w:date="2020-06-16T16:09:00Z"/>
                <w:color w:val="000000"/>
              </w:rPr>
              <w:pPrChange w:id="1162" w:author="Lewis Barnett" w:date="2020-06-16T16:12:00Z">
                <w:pPr/>
              </w:pPrChange>
            </w:pPr>
            <w:del w:id="1163" w:author="Lewis Barnett" w:date="2020-06-16T16:09:00Z">
              <w:r w:rsidRPr="006C048B" w:rsidDel="00E36A06">
                <w:rPr>
                  <w:color w:val="000000"/>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6C048B" w:rsidDel="00E36A06" w:rsidRDefault="00584268">
            <w:pPr>
              <w:spacing w:line="480" w:lineRule="auto"/>
              <w:rPr>
                <w:del w:id="1164" w:author="Lewis Barnett" w:date="2020-06-16T16:09:00Z"/>
                <w:color w:val="000000"/>
              </w:rPr>
              <w:pPrChange w:id="1165" w:author="Lewis Barnett" w:date="2020-06-16T16:12:00Z">
                <w:pPr>
                  <w:jc w:val="center"/>
                </w:pPr>
              </w:pPrChange>
            </w:pPr>
            <w:del w:id="1166" w:author="Lewis Barnett" w:date="2020-06-16T16:09:00Z">
              <w:r w:rsidRPr="006C048B" w:rsidDel="00E36A06">
                <w:rPr>
                  <w:color w:val="000000"/>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6C048B" w:rsidDel="00E36A06" w:rsidRDefault="00584268">
            <w:pPr>
              <w:spacing w:line="480" w:lineRule="auto"/>
              <w:rPr>
                <w:del w:id="1167" w:author="Lewis Barnett" w:date="2020-06-16T16:09:00Z"/>
                <w:b/>
                <w:color w:val="000000"/>
              </w:rPr>
              <w:pPrChange w:id="1168" w:author="Lewis Barnett" w:date="2020-06-16T16:12:00Z">
                <w:pPr>
                  <w:jc w:val="center"/>
                </w:pPr>
              </w:pPrChange>
            </w:pPr>
            <w:del w:id="1169" w:author="Lewis Barnett" w:date="2020-06-16T16:09:00Z">
              <w:r w:rsidRPr="006C048B" w:rsidDel="00E36A06">
                <w:rPr>
                  <w:b/>
                  <w:color w:val="000000"/>
                </w:rPr>
                <w:delText>0.00</w:delText>
              </w:r>
            </w:del>
          </w:p>
        </w:tc>
      </w:tr>
      <w:tr w:rsidR="00584268" w:rsidRPr="006C5485" w:rsidDel="00E36A06" w14:paraId="230149DF" w14:textId="220128C3" w:rsidTr="00BB5186">
        <w:trPr>
          <w:trHeight w:val="320"/>
          <w:del w:id="117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6C048B" w:rsidDel="00E36A06" w:rsidRDefault="00584268">
            <w:pPr>
              <w:spacing w:line="480" w:lineRule="auto"/>
              <w:rPr>
                <w:del w:id="1171" w:author="Lewis Barnett" w:date="2020-06-16T16:09:00Z"/>
                <w:color w:val="000000"/>
              </w:rPr>
              <w:pPrChange w:id="1172" w:author="Lewis Barnett" w:date="2020-06-16T16:12:00Z">
                <w:pPr/>
              </w:pPrChange>
            </w:pPr>
            <w:del w:id="1173" w:author="Lewis Barnett" w:date="2020-06-16T16:09:00Z">
              <w:r w:rsidRPr="006C048B" w:rsidDel="00E36A06">
                <w:rPr>
                  <w:color w:val="000000"/>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6C048B" w:rsidDel="00E36A06" w:rsidRDefault="00584268">
            <w:pPr>
              <w:spacing w:line="480" w:lineRule="auto"/>
              <w:rPr>
                <w:del w:id="1174" w:author="Lewis Barnett" w:date="2020-06-16T16:09:00Z"/>
                <w:color w:val="000000"/>
              </w:rPr>
              <w:pPrChange w:id="1175" w:author="Lewis Barnett" w:date="2020-06-16T16:12:00Z">
                <w:pPr>
                  <w:jc w:val="center"/>
                </w:pPr>
              </w:pPrChange>
            </w:pPr>
            <w:del w:id="1176" w:author="Lewis Barnett" w:date="2020-06-16T16:09:00Z">
              <w:r w:rsidRPr="006C048B" w:rsidDel="00E36A06">
                <w:rPr>
                  <w:color w:val="000000"/>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6C048B" w:rsidDel="00E36A06" w:rsidRDefault="00584268">
            <w:pPr>
              <w:spacing w:line="480" w:lineRule="auto"/>
              <w:rPr>
                <w:del w:id="1177" w:author="Lewis Barnett" w:date="2020-06-16T16:09:00Z"/>
                <w:b/>
                <w:color w:val="000000"/>
              </w:rPr>
              <w:pPrChange w:id="1178" w:author="Lewis Barnett" w:date="2020-06-16T16:12:00Z">
                <w:pPr>
                  <w:jc w:val="center"/>
                </w:pPr>
              </w:pPrChange>
            </w:pPr>
            <w:del w:id="1179" w:author="Lewis Barnett" w:date="2020-06-16T16:09:00Z">
              <w:r w:rsidRPr="006C048B" w:rsidDel="00E36A06">
                <w:rPr>
                  <w:b/>
                  <w:color w:val="000000"/>
                </w:rPr>
                <w:delText>0.00</w:delText>
              </w:r>
            </w:del>
          </w:p>
        </w:tc>
      </w:tr>
      <w:tr w:rsidR="00584268" w:rsidRPr="006C5485" w:rsidDel="00E36A06" w14:paraId="44A14689" w14:textId="20A4CBAC" w:rsidTr="00BB5186">
        <w:trPr>
          <w:trHeight w:val="320"/>
          <w:del w:id="118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6C048B" w:rsidDel="00E36A06" w:rsidRDefault="00584268">
            <w:pPr>
              <w:spacing w:line="480" w:lineRule="auto"/>
              <w:rPr>
                <w:del w:id="1181" w:author="Lewis Barnett" w:date="2020-06-16T16:09:00Z"/>
                <w:color w:val="000000"/>
              </w:rPr>
              <w:pPrChange w:id="1182" w:author="Lewis Barnett" w:date="2020-06-16T16:12:00Z">
                <w:pPr/>
              </w:pPrChange>
            </w:pPr>
            <w:del w:id="1183" w:author="Lewis Barnett" w:date="2020-06-16T16:09:00Z">
              <w:r w:rsidRPr="006C048B" w:rsidDel="00E36A06">
                <w:rPr>
                  <w:color w:val="000000"/>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6C048B" w:rsidDel="00E36A06" w:rsidRDefault="00584268">
            <w:pPr>
              <w:spacing w:line="480" w:lineRule="auto"/>
              <w:rPr>
                <w:del w:id="1184" w:author="Lewis Barnett" w:date="2020-06-16T16:09:00Z"/>
                <w:color w:val="000000"/>
              </w:rPr>
              <w:pPrChange w:id="1185" w:author="Lewis Barnett" w:date="2020-06-16T16:12:00Z">
                <w:pPr>
                  <w:jc w:val="center"/>
                </w:pPr>
              </w:pPrChange>
            </w:pPr>
            <w:del w:id="1186" w:author="Lewis Barnett" w:date="2020-06-16T16:09:00Z">
              <w:r w:rsidRPr="006C048B" w:rsidDel="00E36A06">
                <w:rPr>
                  <w:color w:val="000000"/>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6C048B" w:rsidDel="00E36A06" w:rsidRDefault="00584268">
            <w:pPr>
              <w:spacing w:line="480" w:lineRule="auto"/>
              <w:rPr>
                <w:del w:id="1187" w:author="Lewis Barnett" w:date="2020-06-16T16:09:00Z"/>
                <w:b/>
                <w:color w:val="000000"/>
              </w:rPr>
              <w:pPrChange w:id="1188" w:author="Lewis Barnett" w:date="2020-06-16T16:12:00Z">
                <w:pPr>
                  <w:jc w:val="center"/>
                </w:pPr>
              </w:pPrChange>
            </w:pPr>
            <w:del w:id="1189" w:author="Lewis Barnett" w:date="2020-06-16T16:09:00Z">
              <w:r w:rsidRPr="006C048B" w:rsidDel="00E36A06">
                <w:rPr>
                  <w:b/>
                  <w:color w:val="000000"/>
                </w:rPr>
                <w:delText>0.00</w:delText>
              </w:r>
            </w:del>
          </w:p>
        </w:tc>
      </w:tr>
      <w:tr w:rsidR="00584268" w:rsidRPr="006C5485" w:rsidDel="00E36A06" w14:paraId="42D237B1" w14:textId="6C89C8D9" w:rsidTr="00BB5186">
        <w:trPr>
          <w:trHeight w:val="320"/>
          <w:del w:id="119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6C048B" w:rsidDel="00E36A06" w:rsidRDefault="00584268">
            <w:pPr>
              <w:spacing w:line="480" w:lineRule="auto"/>
              <w:rPr>
                <w:del w:id="1191" w:author="Lewis Barnett" w:date="2020-06-16T16:09:00Z"/>
                <w:color w:val="000000"/>
              </w:rPr>
              <w:pPrChange w:id="1192" w:author="Lewis Barnett" w:date="2020-06-16T16:12:00Z">
                <w:pPr/>
              </w:pPrChange>
            </w:pPr>
            <w:del w:id="1193" w:author="Lewis Barnett" w:date="2020-06-16T16:09:00Z">
              <w:r w:rsidRPr="006C048B" w:rsidDel="00E36A06">
                <w:rPr>
                  <w:color w:val="000000"/>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6C048B" w:rsidDel="00E36A06" w:rsidRDefault="00584268">
            <w:pPr>
              <w:spacing w:line="480" w:lineRule="auto"/>
              <w:rPr>
                <w:del w:id="1194" w:author="Lewis Barnett" w:date="2020-06-16T16:09:00Z"/>
                <w:color w:val="000000"/>
              </w:rPr>
              <w:pPrChange w:id="1195" w:author="Lewis Barnett" w:date="2020-06-16T16:12:00Z">
                <w:pPr>
                  <w:jc w:val="center"/>
                </w:pPr>
              </w:pPrChange>
            </w:pPr>
            <w:del w:id="1196" w:author="Lewis Barnett" w:date="2020-06-16T16:09:00Z">
              <w:r w:rsidRPr="006C048B" w:rsidDel="00E36A06">
                <w:rPr>
                  <w:color w:val="000000"/>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6C048B" w:rsidDel="00E36A06" w:rsidRDefault="00584268">
            <w:pPr>
              <w:spacing w:line="480" w:lineRule="auto"/>
              <w:rPr>
                <w:del w:id="1197" w:author="Lewis Barnett" w:date="2020-06-16T16:09:00Z"/>
                <w:b/>
                <w:color w:val="000000"/>
              </w:rPr>
              <w:pPrChange w:id="1198" w:author="Lewis Barnett" w:date="2020-06-16T16:12:00Z">
                <w:pPr>
                  <w:jc w:val="center"/>
                </w:pPr>
              </w:pPrChange>
            </w:pPr>
            <w:del w:id="1199" w:author="Lewis Barnett" w:date="2020-06-16T16:09:00Z">
              <w:r w:rsidRPr="006C048B" w:rsidDel="00E36A06">
                <w:rPr>
                  <w:b/>
                  <w:color w:val="000000"/>
                </w:rPr>
                <w:delText>0.00</w:delText>
              </w:r>
            </w:del>
          </w:p>
        </w:tc>
      </w:tr>
      <w:tr w:rsidR="00584268" w:rsidRPr="006C5485" w:rsidDel="00E36A06" w14:paraId="622287CD" w14:textId="6B149261" w:rsidTr="00BB5186">
        <w:trPr>
          <w:trHeight w:val="320"/>
          <w:del w:id="120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6C048B" w:rsidDel="00E36A06" w:rsidRDefault="00BB5186">
            <w:pPr>
              <w:spacing w:line="480" w:lineRule="auto"/>
              <w:rPr>
                <w:del w:id="1201" w:author="Lewis Barnett" w:date="2020-06-16T16:09:00Z"/>
                <w:color w:val="000000"/>
              </w:rPr>
              <w:pPrChange w:id="1202" w:author="Lewis Barnett" w:date="2020-06-16T16:12:00Z">
                <w:pPr/>
              </w:pPrChange>
            </w:pPr>
            <w:del w:id="1203" w:author="Lewis Barnett" w:date="2020-06-16T16:09:00Z">
              <w:r w:rsidRPr="006C048B" w:rsidDel="00E36A06">
                <w:rPr>
                  <w:color w:val="000000"/>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6C048B" w:rsidDel="00E36A06" w:rsidRDefault="00584268">
            <w:pPr>
              <w:spacing w:line="480" w:lineRule="auto"/>
              <w:rPr>
                <w:del w:id="1204" w:author="Lewis Barnett" w:date="2020-06-16T16:09:00Z"/>
                <w:color w:val="000000"/>
              </w:rPr>
              <w:pPrChange w:id="1205" w:author="Lewis Barnett" w:date="2020-06-16T16:12:00Z">
                <w:pPr>
                  <w:jc w:val="center"/>
                </w:pPr>
              </w:pPrChange>
            </w:pPr>
            <w:del w:id="1206" w:author="Lewis Barnett" w:date="2020-06-16T16:09:00Z">
              <w:r w:rsidRPr="006C048B" w:rsidDel="00E36A06">
                <w:rPr>
                  <w:color w:val="000000"/>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6C048B" w:rsidDel="00E36A06" w:rsidRDefault="00584268">
            <w:pPr>
              <w:spacing w:line="480" w:lineRule="auto"/>
              <w:rPr>
                <w:del w:id="1207" w:author="Lewis Barnett" w:date="2020-06-16T16:09:00Z"/>
                <w:b/>
                <w:color w:val="000000"/>
              </w:rPr>
              <w:pPrChange w:id="1208" w:author="Lewis Barnett" w:date="2020-06-16T16:12:00Z">
                <w:pPr>
                  <w:jc w:val="center"/>
                </w:pPr>
              </w:pPrChange>
            </w:pPr>
            <w:del w:id="1209" w:author="Lewis Barnett" w:date="2020-06-16T16:09:00Z">
              <w:r w:rsidRPr="006C048B" w:rsidDel="00E36A06">
                <w:rPr>
                  <w:b/>
                  <w:color w:val="000000"/>
                </w:rPr>
                <w:delText>0.00</w:delText>
              </w:r>
            </w:del>
          </w:p>
        </w:tc>
      </w:tr>
      <w:tr w:rsidR="00584268" w:rsidRPr="006C5485" w:rsidDel="00E36A06" w14:paraId="5B785984" w14:textId="4546E1D3" w:rsidTr="00BB5186">
        <w:trPr>
          <w:trHeight w:val="320"/>
          <w:del w:id="121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6C048B" w:rsidDel="00E36A06" w:rsidRDefault="00584268">
            <w:pPr>
              <w:spacing w:line="480" w:lineRule="auto"/>
              <w:rPr>
                <w:del w:id="1211" w:author="Lewis Barnett" w:date="2020-06-16T16:09:00Z"/>
                <w:color w:val="000000"/>
              </w:rPr>
              <w:pPrChange w:id="1212" w:author="Lewis Barnett" w:date="2020-06-16T16:12:00Z">
                <w:pPr/>
              </w:pPrChange>
            </w:pPr>
            <w:del w:id="1213" w:author="Lewis Barnett" w:date="2020-06-16T16:09:00Z">
              <w:r w:rsidRPr="006C048B" w:rsidDel="00E36A06">
                <w:rPr>
                  <w:color w:val="000000"/>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6C048B" w:rsidDel="00E36A06" w:rsidRDefault="00584268">
            <w:pPr>
              <w:spacing w:line="480" w:lineRule="auto"/>
              <w:rPr>
                <w:del w:id="1214" w:author="Lewis Barnett" w:date="2020-06-16T16:09:00Z"/>
                <w:color w:val="000000"/>
              </w:rPr>
              <w:pPrChange w:id="1215" w:author="Lewis Barnett" w:date="2020-06-16T16:12:00Z">
                <w:pPr>
                  <w:jc w:val="center"/>
                </w:pPr>
              </w:pPrChange>
            </w:pPr>
            <w:del w:id="1216" w:author="Lewis Barnett" w:date="2020-06-16T16:09:00Z">
              <w:r w:rsidRPr="006C048B" w:rsidDel="00E36A06">
                <w:rPr>
                  <w:color w:val="000000"/>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6C048B" w:rsidDel="00E36A06" w:rsidRDefault="00584268">
            <w:pPr>
              <w:spacing w:line="480" w:lineRule="auto"/>
              <w:rPr>
                <w:del w:id="1217" w:author="Lewis Barnett" w:date="2020-06-16T16:09:00Z"/>
                <w:b/>
                <w:color w:val="000000"/>
              </w:rPr>
              <w:pPrChange w:id="1218" w:author="Lewis Barnett" w:date="2020-06-16T16:12:00Z">
                <w:pPr>
                  <w:jc w:val="center"/>
                </w:pPr>
              </w:pPrChange>
            </w:pPr>
            <w:del w:id="1219" w:author="Lewis Barnett" w:date="2020-06-16T16:09:00Z">
              <w:r w:rsidRPr="006C048B" w:rsidDel="00E36A06">
                <w:rPr>
                  <w:b/>
                  <w:color w:val="000000"/>
                </w:rPr>
                <w:delText>0.00</w:delText>
              </w:r>
            </w:del>
          </w:p>
        </w:tc>
      </w:tr>
      <w:tr w:rsidR="00584268" w:rsidRPr="006C5485" w:rsidDel="00E36A06" w14:paraId="32B698AA" w14:textId="52D1E8E5" w:rsidTr="00BB5186">
        <w:trPr>
          <w:trHeight w:val="320"/>
          <w:del w:id="122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6C048B" w:rsidDel="00E36A06" w:rsidRDefault="00584268">
            <w:pPr>
              <w:spacing w:line="480" w:lineRule="auto"/>
              <w:rPr>
                <w:del w:id="1221" w:author="Lewis Barnett" w:date="2020-06-16T16:09:00Z"/>
                <w:color w:val="000000"/>
              </w:rPr>
              <w:pPrChange w:id="1222" w:author="Lewis Barnett" w:date="2020-06-16T16:12:00Z">
                <w:pPr/>
              </w:pPrChange>
            </w:pPr>
            <w:del w:id="1223" w:author="Lewis Barnett" w:date="2020-06-16T16:09:00Z">
              <w:r w:rsidRPr="006C048B" w:rsidDel="00E36A06">
                <w:rPr>
                  <w:color w:val="000000"/>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6C048B" w:rsidDel="00E36A06" w:rsidRDefault="00584268">
            <w:pPr>
              <w:spacing w:line="480" w:lineRule="auto"/>
              <w:rPr>
                <w:del w:id="1224" w:author="Lewis Barnett" w:date="2020-06-16T16:09:00Z"/>
                <w:color w:val="000000"/>
              </w:rPr>
              <w:pPrChange w:id="1225" w:author="Lewis Barnett" w:date="2020-06-16T16:12:00Z">
                <w:pPr>
                  <w:jc w:val="center"/>
                </w:pPr>
              </w:pPrChange>
            </w:pPr>
            <w:del w:id="1226" w:author="Lewis Barnett" w:date="2020-06-16T16:09:00Z">
              <w:r w:rsidRPr="006C048B" w:rsidDel="00E36A06">
                <w:rPr>
                  <w:color w:val="000000"/>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6C048B" w:rsidDel="00E36A06" w:rsidRDefault="00584268">
            <w:pPr>
              <w:spacing w:line="480" w:lineRule="auto"/>
              <w:rPr>
                <w:del w:id="1227" w:author="Lewis Barnett" w:date="2020-06-16T16:09:00Z"/>
                <w:b/>
                <w:color w:val="000000"/>
              </w:rPr>
              <w:pPrChange w:id="1228" w:author="Lewis Barnett" w:date="2020-06-16T16:12:00Z">
                <w:pPr>
                  <w:jc w:val="center"/>
                </w:pPr>
              </w:pPrChange>
            </w:pPr>
            <w:del w:id="1229" w:author="Lewis Barnett" w:date="2020-06-16T16:09:00Z">
              <w:r w:rsidRPr="006C048B" w:rsidDel="00E36A06">
                <w:rPr>
                  <w:b/>
                  <w:color w:val="000000"/>
                </w:rPr>
                <w:delText>0.00</w:delText>
              </w:r>
            </w:del>
          </w:p>
        </w:tc>
      </w:tr>
      <w:tr w:rsidR="00584268" w:rsidRPr="006C5485" w:rsidDel="00E36A06" w14:paraId="744149AD" w14:textId="62FBFECF" w:rsidTr="00BB5186">
        <w:trPr>
          <w:trHeight w:val="320"/>
          <w:del w:id="123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6C048B" w:rsidDel="00E36A06" w:rsidRDefault="00584268">
            <w:pPr>
              <w:spacing w:line="480" w:lineRule="auto"/>
              <w:rPr>
                <w:del w:id="1231" w:author="Lewis Barnett" w:date="2020-06-16T16:09:00Z"/>
                <w:color w:val="000000"/>
              </w:rPr>
              <w:pPrChange w:id="1232" w:author="Lewis Barnett" w:date="2020-06-16T16:12:00Z">
                <w:pPr/>
              </w:pPrChange>
            </w:pPr>
            <w:del w:id="1233" w:author="Lewis Barnett" w:date="2020-06-16T16:09:00Z">
              <w:r w:rsidRPr="006C048B" w:rsidDel="00E36A06">
                <w:rPr>
                  <w:color w:val="000000"/>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6C048B" w:rsidDel="00E36A06" w:rsidRDefault="00584268">
            <w:pPr>
              <w:spacing w:line="480" w:lineRule="auto"/>
              <w:rPr>
                <w:del w:id="1234" w:author="Lewis Barnett" w:date="2020-06-16T16:09:00Z"/>
                <w:color w:val="000000"/>
              </w:rPr>
              <w:pPrChange w:id="1235" w:author="Lewis Barnett" w:date="2020-06-16T16:12:00Z">
                <w:pPr>
                  <w:jc w:val="center"/>
                </w:pPr>
              </w:pPrChange>
            </w:pPr>
            <w:del w:id="1236" w:author="Lewis Barnett" w:date="2020-06-16T16:09:00Z">
              <w:r w:rsidRPr="006C048B" w:rsidDel="00E36A06">
                <w:rPr>
                  <w:color w:val="000000"/>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6C048B" w:rsidDel="00E36A06" w:rsidRDefault="00584268">
            <w:pPr>
              <w:spacing w:line="480" w:lineRule="auto"/>
              <w:rPr>
                <w:del w:id="1237" w:author="Lewis Barnett" w:date="2020-06-16T16:09:00Z"/>
                <w:b/>
                <w:color w:val="000000"/>
              </w:rPr>
              <w:pPrChange w:id="1238" w:author="Lewis Barnett" w:date="2020-06-16T16:12:00Z">
                <w:pPr>
                  <w:jc w:val="center"/>
                </w:pPr>
              </w:pPrChange>
            </w:pPr>
            <w:del w:id="1239" w:author="Lewis Barnett" w:date="2020-06-16T16:09:00Z">
              <w:r w:rsidRPr="006C048B" w:rsidDel="00E36A06">
                <w:rPr>
                  <w:b/>
                  <w:color w:val="000000"/>
                </w:rPr>
                <w:delText>0.00</w:delText>
              </w:r>
            </w:del>
          </w:p>
        </w:tc>
      </w:tr>
    </w:tbl>
    <w:p w14:paraId="6DFC1BF6" w14:textId="786B439B" w:rsidR="002776FC" w:rsidDel="00E36A06" w:rsidRDefault="002776FC">
      <w:pPr>
        <w:spacing w:line="480" w:lineRule="auto"/>
        <w:rPr>
          <w:del w:id="1240" w:author="Lewis Barnett" w:date="2020-06-16T16:09:00Z"/>
        </w:rPr>
        <w:pPrChange w:id="1241" w:author="Lewis Barnett" w:date="2020-06-16T16:12:00Z">
          <w:pPr>
            <w:spacing w:after="160" w:line="259" w:lineRule="auto"/>
          </w:pPr>
        </w:pPrChange>
      </w:pPr>
      <w:del w:id="1242" w:author="Lewis Barnett" w:date="2020-06-16T16:09:00Z">
        <w:r w:rsidDel="00E36A06">
          <w:br w:type="page"/>
        </w:r>
      </w:del>
    </w:p>
    <w:p w14:paraId="0689F0B3" w14:textId="10FBC745" w:rsidR="00876800" w:rsidDel="00E36A06" w:rsidRDefault="00F62588">
      <w:pPr>
        <w:spacing w:line="480" w:lineRule="auto"/>
        <w:rPr>
          <w:del w:id="1243" w:author="Lewis Barnett" w:date="2020-06-16T16:09:00Z"/>
        </w:rPr>
        <w:pPrChange w:id="1244" w:author="Lewis Barnett" w:date="2020-06-16T16:12:00Z">
          <w:pPr>
            <w:spacing w:after="160" w:line="480" w:lineRule="auto"/>
          </w:pPr>
        </w:pPrChange>
      </w:pPr>
      <w:del w:id="1245" w:author="Lewis Barnett" w:date="2020-06-16T16:09:00Z">
        <w:r w:rsidDel="00E36A06">
          <w:delText>APPENDIX FIGURES</w:delText>
        </w:r>
      </w:del>
    </w:p>
    <w:p w14:paraId="27BF4CCC" w14:textId="0ED8A432" w:rsidR="00D26510" w:rsidDel="00E36A06" w:rsidRDefault="00D26510">
      <w:pPr>
        <w:spacing w:line="480" w:lineRule="auto"/>
        <w:rPr>
          <w:del w:id="1246" w:author="Lewis Barnett" w:date="2020-06-16T16:09:00Z"/>
          <w:color w:val="000000"/>
        </w:rPr>
        <w:pPrChange w:id="1247" w:author="Lewis Barnett" w:date="2020-06-16T16:12:00Z">
          <w:pPr>
            <w:spacing w:before="100" w:after="100" w:line="480" w:lineRule="auto"/>
          </w:pPr>
        </w:pPrChange>
      </w:pPr>
      <w:del w:id="1248" w:author="Lewis Barnett" w:date="2020-06-16T16:09:00Z">
        <w:r w:rsidRPr="007E3ED7" w:rsidDel="00E36A06">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del>
    </w:p>
    <w:p w14:paraId="3B88DD63" w14:textId="1B9C0339" w:rsidR="00351CCF" w:rsidDel="00E36A06" w:rsidRDefault="00623C01">
      <w:pPr>
        <w:spacing w:line="480" w:lineRule="auto"/>
        <w:rPr>
          <w:del w:id="1249" w:author="Lewis Barnett" w:date="2020-06-16T16:09:00Z"/>
          <w:color w:val="000000"/>
        </w:rPr>
        <w:pPrChange w:id="1250" w:author="Lewis Barnett" w:date="2020-06-16T16:12:00Z">
          <w:pPr>
            <w:spacing w:before="100" w:after="100" w:line="480" w:lineRule="auto"/>
          </w:pPr>
        </w:pPrChange>
      </w:pPr>
      <w:del w:id="1251" w:author="Lewis Barnett" w:date="2020-06-16T16:09:00Z">
        <w:r w:rsidDel="00E36A06">
          <w:rPr>
            <w:color w:val="000000"/>
          </w:rPr>
          <w:delText xml:space="preserve">Fig. S1. </w:delText>
        </w:r>
        <w:r w:rsidR="007E3ED7" w:rsidDel="00E36A06">
          <w:rPr>
            <w:color w:val="000000"/>
          </w:rPr>
          <w:delText>Estimates of linear trend in a generalized linear mixed model</w:delText>
        </w:r>
        <w:r w:rsidR="005026FB" w:rsidDel="00E36A06">
          <w:rPr>
            <w:color w:val="000000"/>
          </w:rPr>
          <w:delText>. Plots are based on</w:delText>
        </w:r>
        <w:r w:rsidR="007E3ED7" w:rsidDel="00E36A06">
          <w:rPr>
            <w:color w:val="000000"/>
          </w:rPr>
          <w:delText xml:space="preserve"> 1000 </w:delText>
        </w:r>
        <w:r w:rsidR="005026FB" w:rsidDel="00E36A06">
          <w:rPr>
            <w:color w:val="000000"/>
          </w:rPr>
          <w:delText xml:space="preserve">simulated </w:delText>
        </w:r>
        <w:r w:rsidR="007E3ED7" w:rsidDel="00E36A06">
          <w:rPr>
            <w:color w:val="000000"/>
          </w:rPr>
          <w:delText>data sets, 15 time steps each</w:delText>
        </w:r>
        <w:r w:rsidR="005026FB" w:rsidDel="00E36A06">
          <w:rPr>
            <w:color w:val="000000"/>
          </w:rPr>
          <w:delText>, with multiple observations (n=2) every other time step</w:delText>
        </w:r>
        <w:r w:rsidR="007E3ED7" w:rsidDel="00E36A06">
          <w:rPr>
            <w:color w:val="000000"/>
          </w:rPr>
          <w:delText xml:space="preserve">. </w:delText>
        </w:r>
        <w:r w:rsidR="005026FB" w:rsidDel="00E36A06">
          <w:rPr>
            <w:color w:val="000000"/>
          </w:rPr>
          <w:delText xml:space="preserve">The underlying model included both a linear trend </w:delText>
        </w:r>
        <w:r w:rsidR="00260692" w:rsidDel="00E36A06">
          <w:rPr>
            <w:color w:val="000000"/>
          </w:rPr>
          <w:delText xml:space="preserve">(with magnitude B[1]) </w:delText>
        </w:r>
        <w:r w:rsidR="005026FB" w:rsidDel="00E36A06">
          <w:rPr>
            <w:color w:val="000000"/>
          </w:rPr>
          <w:delText>and varying degrees of inter-annual variability (</w:delText>
        </w:r>
        <w:r w:rsidR="00260692" w:rsidDel="00E36A06">
          <w:rPr>
            <w:color w:val="000000"/>
          </w:rPr>
          <w:delText>with magnitude determined by the random effect σ, the standard deviation</w:delText>
        </w:r>
        <w:r w:rsidR="005026FB" w:rsidDel="00E36A06">
          <w:rPr>
            <w:color w:val="000000"/>
          </w:rPr>
          <w:delText xml:space="preserve"> of the temporal random effects). </w:delText>
        </w:r>
        <w:r w:rsidR="00F83F95" w:rsidDel="00E36A06">
          <w:rPr>
            <w:color w:val="000000"/>
          </w:rPr>
          <w:delTex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Del="00E36A06">
          <w:rPr>
            <w:color w:val="000000"/>
          </w:rPr>
          <w:delText>models, we calculated the bias of the trend estimated versus the known value.</w:delText>
        </w:r>
      </w:del>
    </w:p>
    <w:p w14:paraId="414A6236" w14:textId="4B345C00" w:rsidR="007E3ED7" w:rsidDel="00E36A06" w:rsidRDefault="007E3ED7">
      <w:pPr>
        <w:spacing w:line="480" w:lineRule="auto"/>
        <w:rPr>
          <w:del w:id="1252" w:author="Lewis Barnett" w:date="2020-06-16T16:09:00Z"/>
          <w:color w:val="000000"/>
        </w:rPr>
        <w:pPrChange w:id="1253" w:author="Lewis Barnett" w:date="2020-06-16T16:12:00Z">
          <w:pPr>
            <w:spacing w:after="160" w:line="480" w:lineRule="auto"/>
          </w:pPr>
        </w:pPrChange>
      </w:pPr>
    </w:p>
    <w:p w14:paraId="5F2DC0EA" w14:textId="1D31BE7E" w:rsidR="00B03C50" w:rsidDel="00E36A06" w:rsidRDefault="002451DF">
      <w:pPr>
        <w:spacing w:line="480" w:lineRule="auto"/>
        <w:rPr>
          <w:del w:id="1254" w:author="Lewis Barnett" w:date="2020-06-16T16:09:00Z"/>
        </w:rPr>
        <w:pPrChange w:id="1255" w:author="Lewis Barnett" w:date="2020-06-16T16:12:00Z">
          <w:pPr>
            <w:spacing w:before="100" w:after="100" w:line="480" w:lineRule="auto"/>
          </w:pPr>
        </w:pPrChange>
      </w:pPr>
      <w:del w:id="1256"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2</w:delText>
        </w:r>
        <w:r w:rsidDel="00E36A06">
          <w:rPr>
            <w:color w:val="000000"/>
          </w:rPr>
          <w:delText xml:space="preserve">. </w:delText>
        </w:r>
        <w:r w:rsidR="00CF6BCC" w:rsidDel="00E36A06">
          <w:delText xml:space="preserve">Spatial and temporal patterns of predicted density for </w:delText>
        </w:r>
        <w:r w:rsidR="00B87130" w:rsidDel="00E36A06">
          <w:delText xml:space="preserve">additional </w:delText>
        </w:r>
        <w:r w:rsidR="00CF6BCC" w:rsidDel="00E36A06">
          <w:delText>species</w:delText>
        </w:r>
        <w:r w:rsidR="00B87130" w:rsidDel="00E36A06">
          <w:delText xml:space="preserve"> not shown in Figure 5 of the main text</w:delText>
        </w:r>
        <w:r w:rsidR="00CF6BCC" w:rsidDel="00E36A06">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Del="00E36A06">
          <w:delText xml:space="preserve"> over all years (in units of kg/</w:delText>
        </w:r>
        <w:r w:rsidR="00CF6BCC" w:rsidDel="00E36A06">
          <w:delText>km</w:delText>
        </w:r>
        <w:r w:rsidR="00CF6BCC" w:rsidDel="00E36A06">
          <w:rPr>
            <w:vertAlign w:val="superscript"/>
          </w:rPr>
          <w:delText>2</w:delText>
        </w:r>
        <w:r w:rsidR="00CF6BCC" w:rsidDel="00E36A06">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Del="00E36A06">
          <w:delText>,</w:delText>
        </w:r>
        <w:r w:rsidR="00CF6BCC" w:rsidDel="00E36A06">
          <w:delText xml:space="preserve"> in the north; Point Conception, California</w:delText>
        </w:r>
        <w:r w:rsidR="00082596" w:rsidDel="00E36A06">
          <w:delText>,</w:delText>
        </w:r>
        <w:r w:rsidR="00CF6BCC" w:rsidDel="00E36A06">
          <w:delText xml:space="preserve"> in the south). Line color represents the proportion of a species’ relative biomass in a given region.</w:delText>
        </w:r>
        <w:r w:rsidR="00B87130" w:rsidRPr="00B87130" w:rsidDel="00E36A06">
          <w:delText xml:space="preserve"> </w:delText>
        </w:r>
        <w:r w:rsidR="00B87130" w:rsidDel="00E36A06">
          <w:delText xml:space="preserve">Note that for Pacific Ocean </w:delText>
        </w:r>
      </w:del>
      <w:del w:id="1257" w:author="Lewis Barnett" w:date="2020-06-16T16:00:00Z">
        <w:r w:rsidR="00B87130" w:rsidDel="00C53F81">
          <w:delText>Perch</w:delText>
        </w:r>
      </w:del>
      <w:del w:id="1258" w:author="Lewis Barnett" w:date="2020-06-16T16:09:00Z">
        <w:r w:rsidR="00B87130" w:rsidDel="00E36A06">
          <w:delText xml:space="preserve">, the coastwide COG </w:delText>
        </w:r>
        <w:r w:rsidR="0092666E" w:rsidDel="00E36A06">
          <w:delText>time series</w:delText>
        </w:r>
        <w:r w:rsidR="00B87130" w:rsidDel="00E36A06">
          <w:delText xml:space="preserve"> is completely overlapped by the northern regional COG.</w:delText>
        </w:r>
      </w:del>
    </w:p>
    <w:p w14:paraId="2A8C65DE" w14:textId="18659AA7" w:rsidR="00EC2C67" w:rsidDel="00E36A06" w:rsidRDefault="00EC2C67">
      <w:pPr>
        <w:spacing w:line="480" w:lineRule="auto"/>
        <w:rPr>
          <w:del w:id="1259" w:author="Lewis Barnett" w:date="2020-06-16T16:09:00Z"/>
        </w:rPr>
        <w:pPrChange w:id="1260" w:author="Lewis Barnett" w:date="2020-06-16T16:12:00Z">
          <w:pPr>
            <w:spacing w:before="100" w:after="100" w:line="480" w:lineRule="auto"/>
          </w:pPr>
        </w:pPrChange>
      </w:pPr>
      <w:del w:id="1261" w:author="Lewis Barnett" w:date="2020-06-16T16:09:00Z">
        <w:r w:rsidDel="00E36A06">
          <w:delText>[Figure attached as PDF]</w:delText>
        </w:r>
      </w:del>
    </w:p>
    <w:p w14:paraId="02BF0EC9" w14:textId="0CEAB8F6" w:rsidR="00B87130" w:rsidRPr="00B87130" w:rsidDel="00E36A06" w:rsidRDefault="00B87130">
      <w:pPr>
        <w:spacing w:line="480" w:lineRule="auto"/>
        <w:rPr>
          <w:del w:id="1262" w:author="Lewis Barnett" w:date="2020-06-16T16:09:00Z"/>
        </w:rPr>
        <w:pPrChange w:id="1263" w:author="Lewis Barnett" w:date="2020-06-16T16:12:00Z">
          <w:pPr>
            <w:spacing w:before="100" w:after="100" w:line="480" w:lineRule="auto"/>
          </w:pPr>
        </w:pPrChange>
      </w:pPr>
    </w:p>
    <w:p w14:paraId="2F3788B9" w14:textId="2A4B0B16" w:rsidR="00F62588" w:rsidDel="00E36A06" w:rsidRDefault="005437A8">
      <w:pPr>
        <w:spacing w:line="480" w:lineRule="auto"/>
        <w:rPr>
          <w:del w:id="1264" w:author="Lewis Barnett" w:date="2020-06-16T16:09:00Z"/>
        </w:rPr>
        <w:pPrChange w:id="1265" w:author="Lewis Barnett" w:date="2020-06-16T16:12:00Z">
          <w:pPr>
            <w:spacing w:before="100" w:after="100" w:line="480" w:lineRule="auto"/>
          </w:pPr>
        </w:pPrChange>
      </w:pPr>
      <w:del w:id="1266"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3</w:delText>
        </w:r>
        <w:r w:rsidDel="00E36A06">
          <w:rPr>
            <w:color w:val="000000"/>
          </w:rPr>
          <w:delText>.</w:delText>
        </w:r>
        <w:r w:rsidR="00DC32E2" w:rsidDel="00E36A06">
          <w:rPr>
            <w:color w:val="000000"/>
          </w:rPr>
          <w:delText xml:space="preserve"> </w:delText>
        </w:r>
        <w:r w:rsidDel="00E36A06">
          <w:rPr>
            <w:color w:val="000000"/>
          </w:rPr>
          <w:delText>P</w:delText>
        </w:r>
        <w:r w:rsidR="00B03C50" w:rsidRPr="005437A8" w:rsidDel="00E36A06">
          <w:rPr>
            <w:color w:val="000000"/>
          </w:rPr>
          <w:delText>redicted</w:delText>
        </w:r>
        <w:r w:rsidR="00B03C50" w:rsidRPr="00B03C50" w:rsidDel="00E36A06">
          <w:rPr>
            <w:color w:val="000000"/>
          </w:rPr>
          <w:delText xml:space="preserve"> </w:delText>
        </w:r>
        <w:r w:rsidR="00DD4113" w:rsidDel="00E36A06">
          <w:rPr>
            <w:color w:val="000000"/>
          </w:rPr>
          <w:delText>density</w:delText>
        </w:r>
        <w:r w:rsidR="00D000A1" w:rsidDel="00E36A06">
          <w:rPr>
            <w:color w:val="000000"/>
          </w:rPr>
          <w:delText xml:space="preserve"> </w:delText>
        </w:r>
        <w:r w:rsidR="002451DF" w:rsidDel="00E36A06">
          <w:rPr>
            <w:color w:val="000000"/>
          </w:rPr>
          <w:delText xml:space="preserve">maps </w:delText>
        </w:r>
        <w:r w:rsidR="00B87130" w:rsidDel="00E36A06">
          <w:rPr>
            <w:color w:val="000000"/>
          </w:rPr>
          <w:delText xml:space="preserve">for the full study region </w:delText>
        </w:r>
        <w:r w:rsidR="002451DF" w:rsidDel="00E36A06">
          <w:rPr>
            <w:color w:val="000000"/>
          </w:rPr>
          <w:delText>by year for all species</w:delText>
        </w:r>
        <w:r w:rsidR="00677097" w:rsidDel="00E36A06">
          <w:rPr>
            <w:color w:val="000000"/>
          </w:rPr>
          <w:delText xml:space="preserve"> </w:delText>
        </w:r>
        <w:r w:rsidR="00257344" w:rsidDel="00E36A06">
          <w:delText>(in units of kg/</w:delText>
        </w:r>
        <w:r w:rsidR="00CF6BCC" w:rsidDel="00E36A06">
          <w:delText>km</w:delText>
        </w:r>
        <w:r w:rsidR="00CF6BCC" w:rsidDel="00E36A06">
          <w:rPr>
            <w:vertAlign w:val="superscript"/>
          </w:rPr>
          <w:delText>2</w:delText>
        </w:r>
        <w:r w:rsidR="00CF6BCC" w:rsidDel="00E36A06">
          <w:delText xml:space="preserve"> on a log scale)</w:delText>
        </w:r>
        <w:r w:rsidR="00B87130" w:rsidDel="00E36A06">
          <w:delText>.</w:delText>
        </w:r>
        <w:r w:rsidR="00781884" w:rsidDel="00E36A06">
          <w:delText xml:space="preserve"> Note that coordinates are scaled to 10s of km.</w:delText>
        </w:r>
      </w:del>
    </w:p>
    <w:p w14:paraId="2EA26188" w14:textId="1BF5140D" w:rsidR="00EC2C67" w:rsidRPr="00EC2C67" w:rsidRDefault="00EC2C67">
      <w:pPr>
        <w:spacing w:line="480" w:lineRule="auto"/>
        <w:pPrChange w:id="1267" w:author="Lewis Barnett" w:date="2020-06-16T16:12:00Z">
          <w:pPr>
            <w:spacing w:before="100" w:after="100" w:line="480" w:lineRule="auto"/>
          </w:pPr>
        </w:pPrChange>
      </w:pPr>
      <w:del w:id="1268" w:author="Lewis Barnett" w:date="2020-06-16T16:09:00Z">
        <w:r w:rsidDel="00E36A06">
          <w:delText>[Figure attached as PDF]</w:delText>
        </w:r>
      </w:del>
    </w:p>
    <w:sectPr w:rsidR="00EC2C67" w:rsidRPr="00EC2C67" w:rsidSect="00C62EA2">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1" w:author="Lewis Barnett" w:date="2020-06-16T15:49:00Z" w:initials="LB">
    <w:p w14:paraId="2194C89F" w14:textId="132573F3" w:rsidR="0083649F" w:rsidRDefault="0083649F">
      <w:pPr>
        <w:pStyle w:val="CommentText"/>
      </w:pPr>
      <w:r>
        <w:rPr>
          <w:rStyle w:val="CommentReference"/>
        </w:rPr>
        <w:annotationRef/>
      </w:r>
      <w:r>
        <w:t>Add equation numbers</w:t>
      </w:r>
    </w:p>
  </w:comment>
  <w:comment w:id="739" w:author="Lewis Barnett" w:date="2020-06-16T13:58:00Z" w:initials="LB">
    <w:p w14:paraId="19A99E33" w14:textId="08F91DFE" w:rsidR="0083649F" w:rsidRDefault="0083649F">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94C89F" w15:done="0"/>
  <w15:commentEx w15:paraId="19A99E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45FDDA" w14:textId="77777777" w:rsidR="00D5333A" w:rsidRDefault="00D5333A" w:rsidP="00217012">
      <w:r>
        <w:separator/>
      </w:r>
    </w:p>
  </w:endnote>
  <w:endnote w:type="continuationSeparator" w:id="0">
    <w:p w14:paraId="6AA48ED5" w14:textId="77777777" w:rsidR="00D5333A" w:rsidRDefault="00D5333A"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45C6A4EB" w:rsidR="0083649F" w:rsidRDefault="0083649F">
        <w:pPr>
          <w:pStyle w:val="Footer"/>
          <w:jc w:val="center"/>
        </w:pPr>
        <w:r>
          <w:fldChar w:fldCharType="begin"/>
        </w:r>
        <w:r>
          <w:instrText xml:space="preserve"> PAGE   \* MERGEFORMAT </w:instrText>
        </w:r>
        <w:r>
          <w:fldChar w:fldCharType="separate"/>
        </w:r>
        <w:r w:rsidR="00AE2F97">
          <w:rPr>
            <w:noProof/>
          </w:rPr>
          <w:t>10</w:t>
        </w:r>
        <w:r>
          <w:rPr>
            <w:noProof/>
          </w:rPr>
          <w:fldChar w:fldCharType="end"/>
        </w:r>
      </w:p>
    </w:sdtContent>
  </w:sdt>
  <w:p w14:paraId="2FC5A1F1" w14:textId="77777777" w:rsidR="0083649F" w:rsidRDefault="008364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477880" w14:textId="77777777" w:rsidR="00D5333A" w:rsidRDefault="00D5333A" w:rsidP="00217012">
      <w:r>
        <w:separator/>
      </w:r>
    </w:p>
  </w:footnote>
  <w:footnote w:type="continuationSeparator" w:id="0">
    <w:p w14:paraId="64E0E169" w14:textId="77777777" w:rsidR="00D5333A" w:rsidRDefault="00D5333A"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2437"/>
    <w:rsid w:val="00032B0B"/>
    <w:rsid w:val="0004182C"/>
    <w:rsid w:val="000434C6"/>
    <w:rsid w:val="00044DFC"/>
    <w:rsid w:val="00045217"/>
    <w:rsid w:val="00047600"/>
    <w:rsid w:val="0004774A"/>
    <w:rsid w:val="00047FB4"/>
    <w:rsid w:val="000502D6"/>
    <w:rsid w:val="0005459F"/>
    <w:rsid w:val="000552C4"/>
    <w:rsid w:val="0005686A"/>
    <w:rsid w:val="00056E1E"/>
    <w:rsid w:val="0006149E"/>
    <w:rsid w:val="00061FAB"/>
    <w:rsid w:val="000631C2"/>
    <w:rsid w:val="00065793"/>
    <w:rsid w:val="0007109D"/>
    <w:rsid w:val="0008062F"/>
    <w:rsid w:val="00082596"/>
    <w:rsid w:val="0008599B"/>
    <w:rsid w:val="00087449"/>
    <w:rsid w:val="00090385"/>
    <w:rsid w:val="000A122C"/>
    <w:rsid w:val="000A2173"/>
    <w:rsid w:val="000B1287"/>
    <w:rsid w:val="000B60E5"/>
    <w:rsid w:val="000B6DF1"/>
    <w:rsid w:val="000C6F4A"/>
    <w:rsid w:val="000C7459"/>
    <w:rsid w:val="000C7592"/>
    <w:rsid w:val="000D0C41"/>
    <w:rsid w:val="000D12CA"/>
    <w:rsid w:val="000D708C"/>
    <w:rsid w:val="000E1718"/>
    <w:rsid w:val="000F5680"/>
    <w:rsid w:val="0010238F"/>
    <w:rsid w:val="00106AF8"/>
    <w:rsid w:val="001111A4"/>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3CC0"/>
    <w:rsid w:val="001A5AEA"/>
    <w:rsid w:val="001A7D16"/>
    <w:rsid w:val="001B140D"/>
    <w:rsid w:val="001B1D31"/>
    <w:rsid w:val="001B61C2"/>
    <w:rsid w:val="001B76A5"/>
    <w:rsid w:val="001C04EA"/>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4298D"/>
    <w:rsid w:val="00343F2D"/>
    <w:rsid w:val="00344523"/>
    <w:rsid w:val="00346968"/>
    <w:rsid w:val="00351CCF"/>
    <w:rsid w:val="00357DAC"/>
    <w:rsid w:val="003600C1"/>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E04B4"/>
    <w:rsid w:val="003E3556"/>
    <w:rsid w:val="003E45C2"/>
    <w:rsid w:val="003E59C1"/>
    <w:rsid w:val="003F09BD"/>
    <w:rsid w:val="003F13F0"/>
    <w:rsid w:val="003F2D57"/>
    <w:rsid w:val="0040311A"/>
    <w:rsid w:val="004042A7"/>
    <w:rsid w:val="00404F89"/>
    <w:rsid w:val="00417C21"/>
    <w:rsid w:val="004207D2"/>
    <w:rsid w:val="00421609"/>
    <w:rsid w:val="00431480"/>
    <w:rsid w:val="004325B0"/>
    <w:rsid w:val="00437DE9"/>
    <w:rsid w:val="004414B2"/>
    <w:rsid w:val="0044347D"/>
    <w:rsid w:val="00445876"/>
    <w:rsid w:val="00450836"/>
    <w:rsid w:val="0045113D"/>
    <w:rsid w:val="00453C4E"/>
    <w:rsid w:val="00454BC9"/>
    <w:rsid w:val="00455A91"/>
    <w:rsid w:val="0046021E"/>
    <w:rsid w:val="0046086A"/>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7731"/>
    <w:rsid w:val="004D7818"/>
    <w:rsid w:val="004E2E61"/>
    <w:rsid w:val="004E58CD"/>
    <w:rsid w:val="004E6F38"/>
    <w:rsid w:val="004E72C8"/>
    <w:rsid w:val="004F2DA7"/>
    <w:rsid w:val="004F3430"/>
    <w:rsid w:val="004F74C9"/>
    <w:rsid w:val="004F76ED"/>
    <w:rsid w:val="005026FB"/>
    <w:rsid w:val="00502B98"/>
    <w:rsid w:val="005124BE"/>
    <w:rsid w:val="0051393F"/>
    <w:rsid w:val="00515309"/>
    <w:rsid w:val="00515706"/>
    <w:rsid w:val="005209B4"/>
    <w:rsid w:val="00525DDF"/>
    <w:rsid w:val="00527CF7"/>
    <w:rsid w:val="00531139"/>
    <w:rsid w:val="00535679"/>
    <w:rsid w:val="0054003B"/>
    <w:rsid w:val="00540B2A"/>
    <w:rsid w:val="005437A8"/>
    <w:rsid w:val="00554356"/>
    <w:rsid w:val="005553F6"/>
    <w:rsid w:val="00556DFB"/>
    <w:rsid w:val="00557C3A"/>
    <w:rsid w:val="00560E72"/>
    <w:rsid w:val="00562052"/>
    <w:rsid w:val="0056525B"/>
    <w:rsid w:val="0057481F"/>
    <w:rsid w:val="00574E5B"/>
    <w:rsid w:val="0057569F"/>
    <w:rsid w:val="00582B32"/>
    <w:rsid w:val="00584268"/>
    <w:rsid w:val="005923C3"/>
    <w:rsid w:val="00593E1C"/>
    <w:rsid w:val="00597FE6"/>
    <w:rsid w:val="005A35B9"/>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17F8C"/>
    <w:rsid w:val="00623C01"/>
    <w:rsid w:val="00626DCC"/>
    <w:rsid w:val="0063507E"/>
    <w:rsid w:val="00635DEF"/>
    <w:rsid w:val="00642F1C"/>
    <w:rsid w:val="0064317D"/>
    <w:rsid w:val="006454FE"/>
    <w:rsid w:val="00647FFB"/>
    <w:rsid w:val="00653552"/>
    <w:rsid w:val="00657167"/>
    <w:rsid w:val="00657174"/>
    <w:rsid w:val="0065727C"/>
    <w:rsid w:val="00664A9D"/>
    <w:rsid w:val="00672372"/>
    <w:rsid w:val="00674524"/>
    <w:rsid w:val="0067570C"/>
    <w:rsid w:val="00677097"/>
    <w:rsid w:val="006775E3"/>
    <w:rsid w:val="006804B4"/>
    <w:rsid w:val="00683F8C"/>
    <w:rsid w:val="00684C93"/>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7D5D"/>
    <w:rsid w:val="00737E44"/>
    <w:rsid w:val="007416CC"/>
    <w:rsid w:val="00751649"/>
    <w:rsid w:val="007529C1"/>
    <w:rsid w:val="00753F70"/>
    <w:rsid w:val="0076040C"/>
    <w:rsid w:val="007623F7"/>
    <w:rsid w:val="00762D9B"/>
    <w:rsid w:val="00763B35"/>
    <w:rsid w:val="00764BA2"/>
    <w:rsid w:val="00766166"/>
    <w:rsid w:val="00772CAE"/>
    <w:rsid w:val="007730D8"/>
    <w:rsid w:val="007735F2"/>
    <w:rsid w:val="00774334"/>
    <w:rsid w:val="0078117C"/>
    <w:rsid w:val="00781884"/>
    <w:rsid w:val="00785990"/>
    <w:rsid w:val="007878AC"/>
    <w:rsid w:val="00797443"/>
    <w:rsid w:val="007976B7"/>
    <w:rsid w:val="007A4D22"/>
    <w:rsid w:val="007A596D"/>
    <w:rsid w:val="007A6870"/>
    <w:rsid w:val="007B15DB"/>
    <w:rsid w:val="007B4301"/>
    <w:rsid w:val="007B4559"/>
    <w:rsid w:val="007B4ACC"/>
    <w:rsid w:val="007B6474"/>
    <w:rsid w:val="007B6B70"/>
    <w:rsid w:val="007B7BC6"/>
    <w:rsid w:val="007C1E28"/>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1176"/>
    <w:rsid w:val="00812679"/>
    <w:rsid w:val="008130C7"/>
    <w:rsid w:val="00813FF5"/>
    <w:rsid w:val="008153CF"/>
    <w:rsid w:val="00815BD5"/>
    <w:rsid w:val="0081662B"/>
    <w:rsid w:val="0082679C"/>
    <w:rsid w:val="0083649F"/>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2CD3"/>
    <w:rsid w:val="009F440D"/>
    <w:rsid w:val="009F6418"/>
    <w:rsid w:val="00A03B96"/>
    <w:rsid w:val="00A04BCB"/>
    <w:rsid w:val="00A10B2F"/>
    <w:rsid w:val="00A12419"/>
    <w:rsid w:val="00A125F3"/>
    <w:rsid w:val="00A14E91"/>
    <w:rsid w:val="00A1634B"/>
    <w:rsid w:val="00A22CED"/>
    <w:rsid w:val="00A26076"/>
    <w:rsid w:val="00A30109"/>
    <w:rsid w:val="00A30DC3"/>
    <w:rsid w:val="00A31FEA"/>
    <w:rsid w:val="00A349C7"/>
    <w:rsid w:val="00A378AF"/>
    <w:rsid w:val="00A37B6E"/>
    <w:rsid w:val="00A41796"/>
    <w:rsid w:val="00A46726"/>
    <w:rsid w:val="00A518CB"/>
    <w:rsid w:val="00A51946"/>
    <w:rsid w:val="00A556E5"/>
    <w:rsid w:val="00A56B2E"/>
    <w:rsid w:val="00A60381"/>
    <w:rsid w:val="00A60C03"/>
    <w:rsid w:val="00A62F88"/>
    <w:rsid w:val="00A63541"/>
    <w:rsid w:val="00A64FED"/>
    <w:rsid w:val="00A66B4D"/>
    <w:rsid w:val="00A7110B"/>
    <w:rsid w:val="00A73D14"/>
    <w:rsid w:val="00A77853"/>
    <w:rsid w:val="00A82880"/>
    <w:rsid w:val="00A923A2"/>
    <w:rsid w:val="00A939E4"/>
    <w:rsid w:val="00AA0C6A"/>
    <w:rsid w:val="00AA2580"/>
    <w:rsid w:val="00AA2A11"/>
    <w:rsid w:val="00AA2FB8"/>
    <w:rsid w:val="00AA3095"/>
    <w:rsid w:val="00AA4CB0"/>
    <w:rsid w:val="00AA7679"/>
    <w:rsid w:val="00AB3D6C"/>
    <w:rsid w:val="00AB54E5"/>
    <w:rsid w:val="00AB5B32"/>
    <w:rsid w:val="00AC3E65"/>
    <w:rsid w:val="00AD07E1"/>
    <w:rsid w:val="00AD28B6"/>
    <w:rsid w:val="00AE2F97"/>
    <w:rsid w:val="00AE5F00"/>
    <w:rsid w:val="00AE7966"/>
    <w:rsid w:val="00AF56A2"/>
    <w:rsid w:val="00AF6C2E"/>
    <w:rsid w:val="00AF73A8"/>
    <w:rsid w:val="00B03809"/>
    <w:rsid w:val="00B03C50"/>
    <w:rsid w:val="00B0437D"/>
    <w:rsid w:val="00B06BF9"/>
    <w:rsid w:val="00B06DFF"/>
    <w:rsid w:val="00B15C88"/>
    <w:rsid w:val="00B2099A"/>
    <w:rsid w:val="00B21799"/>
    <w:rsid w:val="00B21D6A"/>
    <w:rsid w:val="00B2491D"/>
    <w:rsid w:val="00B25A3D"/>
    <w:rsid w:val="00B279C9"/>
    <w:rsid w:val="00B27A54"/>
    <w:rsid w:val="00B40D5A"/>
    <w:rsid w:val="00B423BC"/>
    <w:rsid w:val="00B45260"/>
    <w:rsid w:val="00B56291"/>
    <w:rsid w:val="00B56634"/>
    <w:rsid w:val="00B610B9"/>
    <w:rsid w:val="00B6471E"/>
    <w:rsid w:val="00B676A7"/>
    <w:rsid w:val="00B769FF"/>
    <w:rsid w:val="00B8005E"/>
    <w:rsid w:val="00B83E62"/>
    <w:rsid w:val="00B87130"/>
    <w:rsid w:val="00B873B6"/>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6A9D"/>
    <w:rsid w:val="00BF069D"/>
    <w:rsid w:val="00BF1C22"/>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3F81"/>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0AC3"/>
    <w:rsid w:val="00CC1162"/>
    <w:rsid w:val="00CC5AEB"/>
    <w:rsid w:val="00CE02FB"/>
    <w:rsid w:val="00CE619E"/>
    <w:rsid w:val="00CF1275"/>
    <w:rsid w:val="00CF17BA"/>
    <w:rsid w:val="00CF409B"/>
    <w:rsid w:val="00CF6BCC"/>
    <w:rsid w:val="00D000A1"/>
    <w:rsid w:val="00D10A48"/>
    <w:rsid w:val="00D12954"/>
    <w:rsid w:val="00D15182"/>
    <w:rsid w:val="00D22A8D"/>
    <w:rsid w:val="00D234E0"/>
    <w:rsid w:val="00D26510"/>
    <w:rsid w:val="00D3450E"/>
    <w:rsid w:val="00D42716"/>
    <w:rsid w:val="00D4616B"/>
    <w:rsid w:val="00D5130E"/>
    <w:rsid w:val="00D52ED7"/>
    <w:rsid w:val="00D53306"/>
    <w:rsid w:val="00D5333A"/>
    <w:rsid w:val="00D53B89"/>
    <w:rsid w:val="00D66A11"/>
    <w:rsid w:val="00D66CB2"/>
    <w:rsid w:val="00D761D6"/>
    <w:rsid w:val="00D766A8"/>
    <w:rsid w:val="00D77304"/>
    <w:rsid w:val="00D868D0"/>
    <w:rsid w:val="00D90511"/>
    <w:rsid w:val="00D93260"/>
    <w:rsid w:val="00D93385"/>
    <w:rsid w:val="00D93BDD"/>
    <w:rsid w:val="00DA0299"/>
    <w:rsid w:val="00DA0754"/>
    <w:rsid w:val="00DA0EBF"/>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5101B"/>
    <w:rsid w:val="00E52C8E"/>
    <w:rsid w:val="00E53D46"/>
    <w:rsid w:val="00E5611D"/>
    <w:rsid w:val="00E6142A"/>
    <w:rsid w:val="00E7285D"/>
    <w:rsid w:val="00E74658"/>
    <w:rsid w:val="00E81ACF"/>
    <w:rsid w:val="00E93F77"/>
    <w:rsid w:val="00E95A46"/>
    <w:rsid w:val="00E96AC2"/>
    <w:rsid w:val="00E97C5B"/>
    <w:rsid w:val="00EA29E1"/>
    <w:rsid w:val="00EA3E0B"/>
    <w:rsid w:val="00EA42B7"/>
    <w:rsid w:val="00EB63F8"/>
    <w:rsid w:val="00EC2C67"/>
    <w:rsid w:val="00EC4CAF"/>
    <w:rsid w:val="00ED23F3"/>
    <w:rsid w:val="00ED29CD"/>
    <w:rsid w:val="00ED4845"/>
    <w:rsid w:val="00ED6CE3"/>
    <w:rsid w:val="00EF0296"/>
    <w:rsid w:val="00EF627A"/>
    <w:rsid w:val="00EF74FB"/>
    <w:rsid w:val="00F00722"/>
    <w:rsid w:val="00F03024"/>
    <w:rsid w:val="00F070BF"/>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4282"/>
    <w:rsid w:val="00F652C6"/>
    <w:rsid w:val="00F664D4"/>
    <w:rsid w:val="00F67548"/>
    <w:rsid w:val="00F701E3"/>
    <w:rsid w:val="00F70CC2"/>
    <w:rsid w:val="00F720DD"/>
    <w:rsid w:val="00F74DB4"/>
    <w:rsid w:val="00F80772"/>
    <w:rsid w:val="00F83F95"/>
    <w:rsid w:val="00F85B0D"/>
    <w:rsid w:val="00F86BF5"/>
    <w:rsid w:val="00FA1C5D"/>
    <w:rsid w:val="00FA22FD"/>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s://www.nwfsc.noaa.gov/data/map"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github.com/fate-spatialindicators/spatial-tren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24</TotalTime>
  <Pages>31</Pages>
  <Words>50817</Words>
  <Characters>289658</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33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24</cp:revision>
  <dcterms:created xsi:type="dcterms:W3CDTF">2020-06-09T19:06:00Z</dcterms:created>
  <dcterms:modified xsi:type="dcterms:W3CDTF">2020-06-24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xBrDx2O"/&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